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300A56A1" w:rsidR="00E046CC" w:rsidRPr="00F81B7E" w:rsidRDefault="00F81B7E" w:rsidP="00F81B7E">
      <w:pPr>
        <w:rPr>
          <w:color w:val="000000" w:themeColor="text1"/>
        </w:rPr>
      </w:pPr>
      <w:r w:rsidRPr="00F81B7E">
        <w:rPr>
          <w:b/>
          <w:color w:val="000000" w:themeColor="text1"/>
        </w:rPr>
        <w:t xml:space="preserve">Title: </w:t>
      </w:r>
      <w:r w:rsidR="00A6710F" w:rsidRPr="00F81B7E">
        <w:rPr>
          <w:color w:val="000000" w:themeColor="text1"/>
        </w:rPr>
        <w:t>Gluco</w:t>
      </w:r>
      <w:bookmarkStart w:id="0" w:name="_GoBack"/>
      <w:bookmarkEnd w:id="0"/>
      <w:r w:rsidR="00A6710F" w:rsidRPr="00F81B7E">
        <w:rPr>
          <w:color w:val="000000" w:themeColor="text1"/>
        </w:rPr>
        <w:t xml:space="preserve">corticoid-Induced </w:t>
      </w:r>
      <w:r w:rsidR="00E046CC" w:rsidRPr="00F81B7E">
        <w:rPr>
          <w:color w:val="000000" w:themeColor="text1"/>
        </w:rPr>
        <w:t xml:space="preserve">Metabolic </w:t>
      </w:r>
      <w:r w:rsidR="00A6710F" w:rsidRPr="00F81B7E">
        <w:rPr>
          <w:color w:val="000000" w:themeColor="text1"/>
        </w:rPr>
        <w:t>Disturbances are Exacerbated</w:t>
      </w:r>
      <w:r w:rsidR="00E046CC" w:rsidRPr="00F81B7E">
        <w:rPr>
          <w:color w:val="000000" w:themeColor="text1"/>
        </w:rPr>
        <w:t xml:space="preserve"> in Obesity</w:t>
      </w:r>
    </w:p>
    <w:p w14:paraId="74EBDD8A" w14:textId="77777777" w:rsidR="008F2896" w:rsidRPr="00F81B7E" w:rsidRDefault="008F2896" w:rsidP="00CC12EF"/>
    <w:p w14:paraId="48A99AFF" w14:textId="2FADC198" w:rsidR="004C1D0E" w:rsidRPr="009324FB" w:rsidRDefault="00E50061" w:rsidP="00CC12EF">
      <w:pPr>
        <w:rPr>
          <w:vertAlign w:val="superscript"/>
        </w:rPr>
      </w:pPr>
      <w:r w:rsidRPr="00E50061">
        <w:rPr>
          <w:b/>
        </w:rPr>
        <w:t>Authors:</w:t>
      </w:r>
      <w:r>
        <w:t xml:space="preserve"> </w:t>
      </w:r>
      <w:r w:rsidR="004C1D0E">
        <w:t>Innocence Harvey</w:t>
      </w:r>
      <w:r w:rsidR="008B2BE4">
        <w:rPr>
          <w:vertAlign w:val="superscript"/>
        </w:rPr>
        <w:t>1,2</w:t>
      </w:r>
      <w:r w:rsidR="004C1D0E">
        <w:t>, Erin J. Stephenson</w:t>
      </w:r>
      <w:r w:rsidR="009324FB">
        <w:rPr>
          <w:vertAlign w:val="superscript"/>
        </w:rPr>
        <w:t>2,3</w:t>
      </w:r>
      <w:r w:rsidR="004C1D0E">
        <w:t xml:space="preserve">, </w:t>
      </w:r>
      <w:proofErr w:type="spellStart"/>
      <w:r w:rsidR="004C1D0E">
        <w:t>JeAnna</w:t>
      </w:r>
      <w:proofErr w:type="spellEnd"/>
      <w:r w:rsidR="004C1D0E">
        <w:t xml:space="preserve"> R. Redd</w:t>
      </w:r>
      <w:r w:rsidR="009324FB">
        <w:rPr>
          <w:vertAlign w:val="superscript"/>
        </w:rPr>
        <w:t>1,2</w:t>
      </w:r>
      <w:r w:rsidR="004C1D0E">
        <w:t xml:space="preserve">, </w:t>
      </w:r>
      <w:proofErr w:type="spellStart"/>
      <w:r w:rsidR="004C1D0E">
        <w:t>Quynh</w:t>
      </w:r>
      <w:proofErr w:type="spellEnd"/>
      <w:r w:rsidR="004C1D0E">
        <w:t xml:space="preserve"> T. Tran</w:t>
      </w:r>
      <w:r w:rsidR="00D01CE5">
        <w:rPr>
          <w:vertAlign w:val="superscript"/>
        </w:rPr>
        <w:t>4</w:t>
      </w:r>
      <w:r w:rsidR="004C1D0E">
        <w:t xml:space="preserve">, </w:t>
      </w:r>
      <w:proofErr w:type="spellStart"/>
      <w:r w:rsidR="004C1D0E">
        <w:t>Irit</w:t>
      </w:r>
      <w:proofErr w:type="spellEnd"/>
      <w:r w:rsidR="004C1D0E">
        <w:t xml:space="preserve"> Hochberg</w:t>
      </w:r>
      <w:r w:rsidR="00D01CE5">
        <w:rPr>
          <w:vertAlign w:val="superscript"/>
        </w:rPr>
        <w:t>5</w:t>
      </w:r>
      <w:r w:rsidR="004C1D0E">
        <w:t>, Nathan Qi</w:t>
      </w:r>
      <w:r w:rsidR="00D01CE5">
        <w:rPr>
          <w:vertAlign w:val="superscript"/>
        </w:rPr>
        <w:t>6</w:t>
      </w:r>
      <w:r w:rsidR="004C1D0E">
        <w:t xml:space="preserve"> and Dave Bridges</w:t>
      </w:r>
      <w:r w:rsidR="009324FB">
        <w:rPr>
          <w:vertAlign w:val="superscript"/>
        </w:rPr>
        <w:t>1,2,3</w:t>
      </w:r>
    </w:p>
    <w:p w14:paraId="145E89E5" w14:textId="77777777" w:rsidR="008B2BE4" w:rsidRDefault="008B2BE4" w:rsidP="00CC12EF"/>
    <w:p w14:paraId="59668728" w14:textId="37E8A808" w:rsidR="00F9140D" w:rsidRDefault="00E50061" w:rsidP="00CC12EF">
      <w:r w:rsidRPr="00E50061">
        <w:rPr>
          <w:b/>
        </w:rPr>
        <w:t>Affiliations:</w:t>
      </w:r>
      <w:r>
        <w:t xml:space="preserve"> </w:t>
      </w:r>
      <w:r w:rsidR="009324FB" w:rsidRPr="00D01CE5">
        <w:rPr>
          <w:vertAlign w:val="superscript"/>
        </w:rPr>
        <w:t>1</w:t>
      </w:r>
      <w:r w:rsidR="00D01CE5">
        <w:t xml:space="preserve"> Department of Nutritional Sciences, </w:t>
      </w:r>
      <w:r w:rsidR="009324FB" w:rsidRPr="00716B06">
        <w:t>University</w:t>
      </w:r>
      <w:r w:rsidR="009324FB">
        <w:t xml:space="preserve"> of Michigan</w:t>
      </w:r>
      <w:r w:rsidR="00D01CE5">
        <w:t xml:space="preserve"> School of Public Health</w:t>
      </w:r>
      <w:r w:rsidR="009324FB">
        <w:t xml:space="preserve">, Ann Arbor, MI; </w:t>
      </w:r>
      <w:r w:rsidR="009324FB">
        <w:rPr>
          <w:vertAlign w:val="superscript"/>
        </w:rPr>
        <w:t>2</w:t>
      </w:r>
      <w:r w:rsidR="00D01CE5">
        <w:rPr>
          <w:vertAlign w:val="superscript"/>
        </w:rPr>
        <w:t xml:space="preserve"> </w:t>
      </w:r>
      <w:r w:rsidR="00D01CE5">
        <w:t xml:space="preserve">Department of Physiology, </w:t>
      </w:r>
      <w:r w:rsidR="009324FB">
        <w:t>Un</w:t>
      </w:r>
      <w:r w:rsidR="00D01CE5">
        <w:t>iver</w:t>
      </w:r>
      <w:r w:rsidR="009324FB">
        <w:t>s</w:t>
      </w:r>
      <w:r w:rsidR="00D01CE5">
        <w:t>i</w:t>
      </w:r>
      <w:r w:rsidR="009324FB">
        <w:t xml:space="preserve">ty of Tennessee Health Science Center, Memphis, TN; </w:t>
      </w:r>
      <w:r w:rsidR="009324FB">
        <w:rPr>
          <w:vertAlign w:val="superscript"/>
        </w:rPr>
        <w:t>3</w:t>
      </w:r>
      <w:r w:rsidR="009324FB">
        <w:t xml:space="preserve"> </w:t>
      </w:r>
      <w:r w:rsidR="00D01CE5">
        <w:t>Department of Pediatrics, University of Tennessee Health Science Center</w:t>
      </w:r>
      <w:r w:rsidR="009324FB">
        <w:t>, Memphis, TN;</w:t>
      </w:r>
      <w:r w:rsidR="00D01CE5">
        <w:t xml:space="preserve"> </w:t>
      </w:r>
      <w:r w:rsidR="00D01CE5">
        <w:rPr>
          <w:vertAlign w:val="superscript"/>
        </w:rPr>
        <w:t>4</w:t>
      </w:r>
      <w:r w:rsidR="00D01CE5">
        <w:t xml:space="preserve"> Department of Preventive Medicine, University of Tennessee Health Science Center, Memphis, TN;</w:t>
      </w:r>
      <w:r w:rsidR="009324FB">
        <w:t xml:space="preserve"> </w:t>
      </w:r>
      <w:r w:rsidR="00D01CE5">
        <w:rPr>
          <w:vertAlign w:val="superscript"/>
        </w:rPr>
        <w:t>5</w:t>
      </w:r>
      <w:r w:rsidR="009324FB">
        <w:rPr>
          <w:vertAlign w:val="superscript"/>
        </w:rPr>
        <w:t xml:space="preserve"> </w:t>
      </w:r>
      <w:r w:rsidR="00D01CE5">
        <w:t xml:space="preserve">Institute of Endocrinology, Diabetes and Metabolism, </w:t>
      </w:r>
      <w:proofErr w:type="spellStart"/>
      <w:r w:rsidR="009324FB">
        <w:t>Rambam</w:t>
      </w:r>
      <w:proofErr w:type="spellEnd"/>
      <w:r w:rsidR="009324FB">
        <w:t xml:space="preserve"> </w:t>
      </w:r>
      <w:r w:rsidR="00D01CE5">
        <w:t>Health Care Campus</w:t>
      </w:r>
      <w:r w:rsidR="009324FB">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Pr>
        <w:rPr>
          <w:ins w:id="1" w:author="Microsoft Office User" w:date="2017-12-18T14:51:00Z"/>
        </w:rPr>
      </w:pPr>
    </w:p>
    <w:p w14:paraId="7ABC4F13" w14:textId="77777777" w:rsidR="004800B9" w:rsidRPr="00E50061" w:rsidRDefault="004800B9" w:rsidP="004800B9">
      <w:pPr>
        <w:rPr>
          <w:ins w:id="2" w:author="Microsoft Office User" w:date="2017-12-18T14:51:00Z"/>
          <w:b/>
        </w:rPr>
      </w:pPr>
      <w:ins w:id="3" w:author="Microsoft Office User" w:date="2017-12-18T14:51:00Z">
        <w:r w:rsidRPr="00E50061">
          <w:rPr>
            <w:b/>
          </w:rPr>
          <w:t xml:space="preserve">Contact information for corresponding author, Dave Bridges: </w:t>
        </w:r>
      </w:ins>
    </w:p>
    <w:p w14:paraId="253283DD" w14:textId="77777777" w:rsidR="004800B9" w:rsidRDefault="004800B9" w:rsidP="004800B9">
      <w:pPr>
        <w:rPr>
          <w:ins w:id="4" w:author="Microsoft Office User" w:date="2017-12-18T14:51:00Z"/>
        </w:rPr>
      </w:pPr>
      <w:ins w:id="5" w:author="Microsoft Office User" w:date="2017-12-18T14:51:00Z">
        <w:r>
          <w:t xml:space="preserve">Email: </w:t>
        </w:r>
        <w:r>
          <w:fldChar w:fldCharType="begin"/>
        </w:r>
        <w:r>
          <w:instrText xml:space="preserve"> HYPERLINK "mailto:davebrid@umich.edu" </w:instrText>
        </w:r>
      </w:ins>
      <w:ins w:id="6" w:author="Microsoft Office User" w:date="2017-12-18T14:51:00Z">
        <w:r>
          <w:fldChar w:fldCharType="separate"/>
        </w:r>
        <w:r w:rsidRPr="003F25E8">
          <w:rPr>
            <w:rStyle w:val="Hyperlink"/>
          </w:rPr>
          <w:t>davebrid@umich.edu</w:t>
        </w:r>
        <w:r>
          <w:rPr>
            <w:rStyle w:val="Hyperlink"/>
          </w:rPr>
          <w:fldChar w:fldCharType="end"/>
        </w:r>
        <w:r>
          <w:t xml:space="preserve"> </w:t>
        </w:r>
      </w:ins>
    </w:p>
    <w:p w14:paraId="1DF987C9" w14:textId="77777777" w:rsidR="004800B9" w:rsidRDefault="004800B9" w:rsidP="004800B9">
      <w:pPr>
        <w:rPr>
          <w:ins w:id="7" w:author="Microsoft Office User" w:date="2017-12-18T14:51:00Z"/>
        </w:rPr>
      </w:pPr>
      <w:ins w:id="8" w:author="Microsoft Office User" w:date="2017-12-18T14:51:00Z">
        <w:r>
          <w:t xml:space="preserve">Mailing address: </w:t>
        </w:r>
      </w:ins>
    </w:p>
    <w:p w14:paraId="08DADCF9" w14:textId="77777777" w:rsidR="004800B9" w:rsidRDefault="004800B9" w:rsidP="004800B9">
      <w:pPr>
        <w:rPr>
          <w:ins w:id="9" w:author="Microsoft Office User" w:date="2017-12-18T14:51:00Z"/>
        </w:rPr>
      </w:pPr>
      <w:ins w:id="10" w:author="Microsoft Office User" w:date="2017-12-18T14:51:00Z">
        <w:r>
          <w:t>University of Michigan School of Public Health</w:t>
        </w:r>
      </w:ins>
    </w:p>
    <w:p w14:paraId="4F5C03B7" w14:textId="77777777" w:rsidR="004800B9" w:rsidRDefault="004800B9" w:rsidP="004800B9">
      <w:pPr>
        <w:rPr>
          <w:ins w:id="11" w:author="Microsoft Office User" w:date="2017-12-18T14:51:00Z"/>
        </w:rPr>
      </w:pPr>
      <w:ins w:id="12" w:author="Microsoft Office User" w:date="2017-12-18T14:51:00Z">
        <w:r>
          <w:t xml:space="preserve"> Nutritional Sciences Department</w:t>
        </w:r>
      </w:ins>
    </w:p>
    <w:p w14:paraId="1807535B" w14:textId="77777777" w:rsidR="004800B9" w:rsidRDefault="004800B9" w:rsidP="004800B9">
      <w:pPr>
        <w:rPr>
          <w:ins w:id="13" w:author="Microsoft Office User" w:date="2017-12-18T14:51:00Z"/>
        </w:rPr>
      </w:pPr>
      <w:ins w:id="14" w:author="Microsoft Office User" w:date="2017-12-18T14:51:00Z">
        <w:r>
          <w:t>1415 Washington Heights</w:t>
        </w:r>
      </w:ins>
    </w:p>
    <w:p w14:paraId="6C1595A9" w14:textId="77777777" w:rsidR="004800B9" w:rsidRDefault="004800B9" w:rsidP="004800B9">
      <w:pPr>
        <w:rPr>
          <w:ins w:id="15" w:author="Microsoft Office User" w:date="2017-12-18T14:51:00Z"/>
        </w:rPr>
      </w:pPr>
      <w:ins w:id="16" w:author="Microsoft Office User" w:date="2017-12-18T14:51:00Z">
        <w:r>
          <w:t>Ann Arbor, Michigan 48109</w:t>
        </w:r>
      </w:ins>
    </w:p>
    <w:p w14:paraId="662027A0" w14:textId="77777777" w:rsidR="004800B9" w:rsidRDefault="004800B9" w:rsidP="004800B9">
      <w:pPr>
        <w:rPr>
          <w:ins w:id="17" w:author="Microsoft Office User" w:date="2017-12-18T14:51:00Z"/>
        </w:rPr>
      </w:pPr>
    </w:p>
    <w:p w14:paraId="23B60B13" w14:textId="77777777" w:rsidR="004800B9" w:rsidRDefault="004800B9" w:rsidP="004800B9">
      <w:pPr>
        <w:rPr>
          <w:ins w:id="18" w:author="Microsoft Office User" w:date="2017-12-18T14:51:00Z"/>
        </w:rPr>
      </w:pPr>
      <w:ins w:id="19" w:author="Microsoft Office User" w:date="2017-12-18T14:51:00Z">
        <w:r>
          <w:rPr>
            <w:b/>
          </w:rPr>
          <w:t>Short</w:t>
        </w:r>
        <w:r w:rsidRPr="00E50061">
          <w:rPr>
            <w:b/>
          </w:rPr>
          <w:t xml:space="preserve"> </w:t>
        </w:r>
        <w:r w:rsidRPr="00E50061">
          <w:rPr>
            <w:b/>
          </w:rPr>
          <w:t>title:</w:t>
        </w:r>
        <w:r>
          <w:t xml:space="preserve"> Glucocorticoids and Obesity </w:t>
        </w:r>
      </w:ins>
    </w:p>
    <w:p w14:paraId="3993EB72" w14:textId="77777777" w:rsidR="004800B9" w:rsidRDefault="004800B9" w:rsidP="00CC12EF"/>
    <w:p w14:paraId="33103631" w14:textId="36237160" w:rsidR="0065666C" w:rsidRDefault="0065666C" w:rsidP="00CC12EF">
      <w:r w:rsidRPr="00E50061">
        <w:rPr>
          <w:b/>
        </w:rPr>
        <w:t>Keywords:</w:t>
      </w:r>
      <w:r>
        <w:t xml:space="preserve"> Adiposity, Cushing’s, Lipolysis, Diabetes, NAFLD</w:t>
      </w:r>
      <w:ins w:id="20" w:author="Microsoft Office User" w:date="2017-12-18T13:25:00Z">
        <w:r w:rsidR="000E4118">
          <w:t>, Insulin resistance</w:t>
        </w:r>
      </w:ins>
    </w:p>
    <w:p w14:paraId="38942A94" w14:textId="77777777" w:rsidR="0065666C" w:rsidDel="004800B9" w:rsidRDefault="0065666C" w:rsidP="00CC12EF">
      <w:pPr>
        <w:rPr>
          <w:del w:id="21" w:author="Microsoft Office User" w:date="2017-12-18T14:52:00Z"/>
        </w:rPr>
      </w:pPr>
    </w:p>
    <w:p w14:paraId="4A100723" w14:textId="77777777" w:rsidR="00BC77B6" w:rsidRDefault="00BC77B6" w:rsidP="00CC12EF"/>
    <w:p w14:paraId="63EE989D" w14:textId="59589D01" w:rsidR="00BC77B6" w:rsidRDefault="00BC77B6" w:rsidP="00CC12EF">
      <w:pPr>
        <w:rPr>
          <w:ins w:id="22" w:author="Microsoft Office User" w:date="2017-12-18T14:53:00Z"/>
        </w:rPr>
      </w:pPr>
      <w:r>
        <w:rPr>
          <w:b/>
        </w:rPr>
        <w:t>Word Count:</w:t>
      </w:r>
      <w:r>
        <w:t xml:space="preserve"> </w:t>
      </w:r>
      <w:r w:rsidR="00781EAF">
        <w:t>39</w:t>
      </w:r>
      <w:r w:rsidR="002057B8">
        <w:t>53</w:t>
      </w:r>
    </w:p>
    <w:p w14:paraId="47707BAF" w14:textId="77777777" w:rsidR="00706726" w:rsidRPr="00BC77B6" w:rsidRDefault="00706726" w:rsidP="00CC12EF"/>
    <w:p w14:paraId="60DF5C2D" w14:textId="753C914D" w:rsidR="008B2BE4" w:rsidDel="00706726" w:rsidRDefault="008B2BE4" w:rsidP="00064B62">
      <w:pPr>
        <w:rPr>
          <w:del w:id="23" w:author="Microsoft Office User" w:date="2017-12-18T14:54:00Z"/>
          <w:b/>
        </w:rPr>
        <w:pPrChange w:id="24" w:author="Microsoft Office User" w:date="2017-12-18T14:45:00Z">
          <w:pPr>
            <w:outlineLvl w:val="0"/>
          </w:pPr>
        </w:pPrChange>
      </w:pPr>
    </w:p>
    <w:p w14:paraId="54C9160D" w14:textId="77777777" w:rsidR="00706726" w:rsidRDefault="00706726" w:rsidP="00CC12EF">
      <w:pPr>
        <w:rPr>
          <w:ins w:id="25" w:author="Microsoft Office User" w:date="2017-12-18T14:54:00Z"/>
          <w:b/>
        </w:rPr>
      </w:pPr>
    </w:p>
    <w:p w14:paraId="415FCC5C" w14:textId="77777777" w:rsidR="00706726" w:rsidRDefault="00706726" w:rsidP="00CC12EF">
      <w:pPr>
        <w:rPr>
          <w:ins w:id="26" w:author="Microsoft Office User" w:date="2017-12-18T14:54:00Z"/>
          <w:b/>
        </w:rPr>
      </w:pPr>
    </w:p>
    <w:p w14:paraId="132FC4E2" w14:textId="77777777" w:rsidR="00706726" w:rsidRDefault="00706726" w:rsidP="00CC12EF">
      <w:pPr>
        <w:rPr>
          <w:ins w:id="27" w:author="Microsoft Office User" w:date="2017-12-18T14:54:00Z"/>
          <w:b/>
        </w:rPr>
      </w:pPr>
    </w:p>
    <w:p w14:paraId="2AA0D550" w14:textId="77777777" w:rsidR="00706726" w:rsidRDefault="00706726" w:rsidP="00CC12EF">
      <w:pPr>
        <w:rPr>
          <w:ins w:id="28" w:author="Microsoft Office User" w:date="2017-12-18T14:54:00Z"/>
          <w:b/>
        </w:rPr>
      </w:pPr>
    </w:p>
    <w:p w14:paraId="77243547" w14:textId="77777777" w:rsidR="00706726" w:rsidRDefault="00706726" w:rsidP="00CC12EF">
      <w:pPr>
        <w:rPr>
          <w:ins w:id="29" w:author="Microsoft Office User" w:date="2017-12-18T14:54:00Z"/>
          <w:b/>
        </w:rPr>
      </w:pPr>
    </w:p>
    <w:p w14:paraId="431CCF1E" w14:textId="77777777" w:rsidR="00706726" w:rsidRDefault="00706726" w:rsidP="00CC12EF">
      <w:pPr>
        <w:rPr>
          <w:ins w:id="30" w:author="Microsoft Office User" w:date="2017-12-18T14:54:00Z"/>
          <w:b/>
        </w:rPr>
      </w:pPr>
    </w:p>
    <w:p w14:paraId="43428226" w14:textId="77777777" w:rsidR="00706726" w:rsidRDefault="00706726" w:rsidP="00CC12EF">
      <w:pPr>
        <w:rPr>
          <w:ins w:id="31" w:author="Microsoft Office User" w:date="2017-12-18T14:54:00Z"/>
          <w:b/>
        </w:rPr>
      </w:pPr>
    </w:p>
    <w:p w14:paraId="6987B3E2" w14:textId="77777777" w:rsidR="00706726" w:rsidRDefault="00706726" w:rsidP="00CC12EF">
      <w:pPr>
        <w:rPr>
          <w:ins w:id="32" w:author="Microsoft Office User" w:date="2017-12-18T14:54:00Z"/>
          <w:b/>
        </w:rPr>
      </w:pPr>
    </w:p>
    <w:p w14:paraId="160CDB44" w14:textId="77777777" w:rsidR="00706726" w:rsidRDefault="00706726" w:rsidP="00CC12EF">
      <w:pPr>
        <w:rPr>
          <w:ins w:id="33" w:author="Microsoft Office User" w:date="2017-12-18T14:54:00Z"/>
          <w:b/>
        </w:rPr>
      </w:pPr>
    </w:p>
    <w:p w14:paraId="06448457" w14:textId="77777777" w:rsidR="00706726" w:rsidRDefault="00706726" w:rsidP="00CC12EF">
      <w:pPr>
        <w:rPr>
          <w:ins w:id="34" w:author="Microsoft Office User" w:date="2017-12-18T14:54:00Z"/>
          <w:b/>
        </w:rPr>
      </w:pPr>
    </w:p>
    <w:p w14:paraId="0D95BFC5" w14:textId="77777777" w:rsidR="00706726" w:rsidRDefault="00706726" w:rsidP="00CC12EF">
      <w:pPr>
        <w:rPr>
          <w:ins w:id="35" w:author="Microsoft Office User" w:date="2017-12-18T14:54:00Z"/>
          <w:b/>
        </w:rPr>
      </w:pPr>
    </w:p>
    <w:p w14:paraId="44EAAAF4" w14:textId="77777777" w:rsidR="00706726" w:rsidRDefault="00706726" w:rsidP="00CC12EF">
      <w:pPr>
        <w:rPr>
          <w:ins w:id="36" w:author="Microsoft Office User" w:date="2017-12-18T14:54:00Z"/>
          <w:b/>
        </w:rPr>
      </w:pPr>
    </w:p>
    <w:p w14:paraId="79AD29EE" w14:textId="77777777" w:rsidR="00706726" w:rsidRDefault="00706726" w:rsidP="00CC12EF">
      <w:pPr>
        <w:rPr>
          <w:ins w:id="37" w:author="Microsoft Office User" w:date="2017-12-18T14:54:00Z"/>
          <w:b/>
        </w:rPr>
      </w:pPr>
    </w:p>
    <w:p w14:paraId="032E80C2" w14:textId="77777777" w:rsidR="00706726" w:rsidRDefault="00706726" w:rsidP="00CC12EF">
      <w:pPr>
        <w:rPr>
          <w:ins w:id="38" w:author="Microsoft Office User" w:date="2017-12-18T14:54:00Z"/>
          <w:b/>
        </w:rPr>
      </w:pPr>
    </w:p>
    <w:p w14:paraId="2A0E382B" w14:textId="77777777" w:rsidR="00706726" w:rsidRDefault="00706726" w:rsidP="00CC12EF">
      <w:pPr>
        <w:rPr>
          <w:ins w:id="39" w:author="Microsoft Office User" w:date="2017-12-18T14:54:00Z"/>
        </w:rPr>
      </w:pPr>
    </w:p>
    <w:p w14:paraId="14E556B1" w14:textId="4D8F1989" w:rsidR="00F81B7E" w:rsidDel="00706726" w:rsidRDefault="00F81B7E" w:rsidP="00F81B7E">
      <w:pPr>
        <w:rPr>
          <w:del w:id="40" w:author="Microsoft Office User" w:date="2017-12-18T14:54:00Z"/>
          <w:bCs/>
          <w:color w:val="000000" w:themeColor="text1"/>
        </w:rPr>
      </w:pPr>
      <w:del w:id="41" w:author="Microsoft Office User" w:date="2017-12-18T14:54:00Z">
        <w:r w:rsidRPr="00E50061" w:rsidDel="00706726">
          <w:rPr>
            <w:b/>
          </w:rPr>
          <w:delText>Funding:</w:delText>
        </w:r>
        <w:r w:rsidDel="00706726">
          <w:delText xml:space="preserve"> </w:delText>
        </w:r>
        <w:r w:rsidRPr="006902F6" w:rsidDel="00706726">
          <w:rPr>
            <w:color w:val="000000" w:themeColor="text1"/>
          </w:rPr>
          <w:delText xml:space="preserve">This study was supported by funds from NIH Grant R01-DK107535 (DB).  This study also utilized the University of Michigan </w:delText>
        </w:r>
        <w:r w:rsidRPr="006902F6" w:rsidDel="00706726">
          <w:rPr>
            <w:bCs/>
            <w:color w:val="000000" w:themeColor="text1"/>
          </w:rPr>
          <w:delText>Metabolism, Bariatric Surgery and Behavior Core (U2C-DK110768), the Michigan Nutrition Obesity Research Center (P30-</w:delText>
        </w:r>
        <w:r w:rsidRPr="006902F6" w:rsidDel="00706726">
          <w:rPr>
            <w:bCs/>
            <w:iCs/>
            <w:color w:val="000000" w:themeColor="text1"/>
          </w:rPr>
          <w:delText>DK089503) and the University of Michigan Comprehensive Cancer Center Core (</w:delText>
        </w:r>
        <w:r w:rsidRPr="006902F6" w:rsidDel="00706726">
          <w:rPr>
            <w:rFonts w:eastAsia="Times New Roman" w:cs="Times New Roman"/>
            <w:color w:val="000000" w:themeColor="text1"/>
            <w:shd w:val="clear" w:color="auto" w:fill="FFFFFF"/>
          </w:rPr>
          <w:delText>P30-CA062203</w:delText>
        </w:r>
        <w:r w:rsidRPr="006902F6" w:rsidDel="00706726">
          <w:rPr>
            <w:rFonts w:eastAsia="Times New Roman" w:cs="Times New Roman"/>
            <w:color w:val="000000" w:themeColor="text1"/>
          </w:rPr>
          <w:delText>)</w:delText>
        </w:r>
        <w:r w:rsidRPr="006902F6" w:rsidDel="00706726">
          <w:rPr>
            <w:bCs/>
            <w:color w:val="000000" w:themeColor="text1"/>
          </w:rPr>
          <w:delText xml:space="preserve">.  </w:delText>
        </w:r>
        <w:r w:rsidRPr="00015EDD" w:rsidDel="00706726">
          <w:rPr>
            <w:bCs/>
            <w:color w:val="000000" w:themeColor="text1"/>
          </w:rPr>
          <w:delText xml:space="preserve">Erin Stephenson is </w:delText>
        </w:r>
        <w:r w:rsidDel="00706726">
          <w:rPr>
            <w:bCs/>
            <w:color w:val="000000" w:themeColor="text1"/>
          </w:rPr>
          <w:delText>partially</w:delText>
        </w:r>
        <w:r w:rsidRPr="00015EDD" w:rsidDel="00706726">
          <w:rPr>
            <w:bCs/>
            <w:color w:val="000000" w:themeColor="text1"/>
          </w:rPr>
          <w:delText xml:space="preserve"> supported by funding</w:delText>
        </w:r>
        <w:r w:rsidDel="00706726">
          <w:rPr>
            <w:bCs/>
            <w:color w:val="000000" w:themeColor="text1"/>
          </w:rPr>
          <w:delText xml:space="preserve"> from</w:delText>
        </w:r>
        <w:r w:rsidRPr="00015EDD" w:rsidDel="00706726">
          <w:rPr>
            <w:bCs/>
            <w:color w:val="000000" w:themeColor="text1"/>
          </w:rPr>
          <w:delText xml:space="preserve"> </w:delText>
        </w:r>
        <w:r w:rsidRPr="004B46F2" w:rsidDel="00706726">
          <w:rPr>
            <w:rFonts w:cs="Times"/>
            <w:bCs/>
          </w:rPr>
          <w:delText>Le Bonheur Children’s Hospital, the Children’s Foundation Research Institute and</w:delText>
        </w:r>
        <w:r w:rsidDel="00706726">
          <w:rPr>
            <w:rFonts w:cs="Times"/>
            <w:bCs/>
          </w:rPr>
          <w:delText xml:space="preserve"> the Le Bonheur Associate Board</w:delText>
        </w:r>
        <w:r w:rsidDel="00706726">
          <w:rPr>
            <w:bCs/>
            <w:color w:val="000000" w:themeColor="text1"/>
          </w:rPr>
          <w:delText>.</w:delText>
        </w:r>
      </w:del>
    </w:p>
    <w:p w14:paraId="3D3B8F4E" w14:textId="05D37C9B" w:rsidR="00F81B7E" w:rsidDel="00706726" w:rsidRDefault="00F81B7E" w:rsidP="00F81B7E">
      <w:pPr>
        <w:rPr>
          <w:del w:id="42" w:author="Microsoft Office User" w:date="2017-12-18T14:54:00Z"/>
          <w:bCs/>
          <w:color w:val="000000" w:themeColor="text1"/>
        </w:rPr>
      </w:pPr>
    </w:p>
    <w:p w14:paraId="30F5765C" w14:textId="1019CFAA" w:rsidR="00F81B7E" w:rsidDel="00706726" w:rsidRDefault="00F81B7E" w:rsidP="00CC12EF">
      <w:pPr>
        <w:rPr>
          <w:del w:id="43" w:author="Microsoft Office User" w:date="2017-12-18T14:53:00Z"/>
        </w:rPr>
      </w:pPr>
      <w:del w:id="44" w:author="Microsoft Office User" w:date="2017-12-18T14:53:00Z">
        <w:r w:rsidRPr="00E50061" w:rsidDel="00706726">
          <w:rPr>
            <w:b/>
          </w:rPr>
          <w:delText>:</w:delText>
        </w:r>
        <w:r w:rsidDel="00706726">
          <w:delText xml:space="preserve"> The authors declared no conflict of interest.</w:delText>
        </w:r>
      </w:del>
    </w:p>
    <w:p w14:paraId="7823C808" w14:textId="1D600600" w:rsidR="008B2BE4" w:rsidRPr="00BC77B6" w:rsidDel="00706726" w:rsidRDefault="008B2BE4" w:rsidP="00CC12EF">
      <w:pPr>
        <w:rPr>
          <w:del w:id="45" w:author="Microsoft Office User" w:date="2017-12-18T14:54:00Z"/>
          <w:b/>
        </w:rPr>
      </w:pPr>
    </w:p>
    <w:p w14:paraId="16896A29" w14:textId="736069D5" w:rsidR="00F81B7E" w:rsidDel="00706726" w:rsidRDefault="00F81B7E" w:rsidP="00CC12EF">
      <w:pPr>
        <w:rPr>
          <w:del w:id="46" w:author="Microsoft Office User" w:date="2017-12-18T14:54:00Z"/>
          <w:bCs/>
          <w:color w:val="000000" w:themeColor="text1"/>
        </w:rPr>
      </w:pPr>
      <w:del w:id="47" w:author="Microsoft Office User" w:date="2017-12-18T14:54:00Z">
        <w:r w:rsidRPr="00BC77B6" w:rsidDel="00706726">
          <w:rPr>
            <w:b/>
          </w:rPr>
          <w:delText>Author contributions:</w:delText>
        </w:r>
        <w:r w:rsidDel="00706726">
          <w:delTex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delText>
        </w:r>
      </w:del>
    </w:p>
    <w:p w14:paraId="41F4CA90" w14:textId="5A89D0AB" w:rsidR="00310CA2" w:rsidDel="00064B62" w:rsidRDefault="00310CA2" w:rsidP="00EE4830">
      <w:pPr>
        <w:outlineLvl w:val="0"/>
        <w:rPr>
          <w:del w:id="48" w:author="Microsoft Office User" w:date="2017-12-18T14:45:00Z"/>
          <w:bCs/>
          <w:color w:val="000000" w:themeColor="text1"/>
        </w:rPr>
      </w:pPr>
    </w:p>
    <w:p w14:paraId="25B2E1B6" w14:textId="381AE30B" w:rsidR="00310CA2" w:rsidDel="00064B62" w:rsidRDefault="00310CA2" w:rsidP="00310CA2">
      <w:pPr>
        <w:rPr>
          <w:del w:id="49" w:author="Microsoft Office User" w:date="2017-12-18T14:45:00Z"/>
          <w:bCs/>
          <w:color w:val="000000" w:themeColor="text1"/>
        </w:rPr>
      </w:pPr>
      <w:del w:id="50" w:author="Microsoft Office User" w:date="2017-12-18T14:45:00Z">
        <w:r w:rsidDel="00064B62">
          <w:rPr>
            <w:bCs/>
            <w:color w:val="000000" w:themeColor="text1"/>
          </w:rPr>
          <w:br w:type="page"/>
        </w:r>
      </w:del>
    </w:p>
    <w:p w14:paraId="7A84F87B" w14:textId="475F92D1" w:rsidR="00310CA2" w:rsidRPr="00064B62" w:rsidDel="00064B62" w:rsidRDefault="00310CA2" w:rsidP="00064B62">
      <w:pPr>
        <w:rPr>
          <w:del w:id="51" w:author="Microsoft Office User" w:date="2017-12-18T14:44:00Z"/>
          <w:b/>
          <w:bCs/>
          <w:color w:val="000000" w:themeColor="text1"/>
          <w:rPrChange w:id="52" w:author="Microsoft Office User" w:date="2017-12-18T14:45:00Z">
            <w:rPr>
              <w:del w:id="53" w:author="Microsoft Office User" w:date="2017-12-18T14:44:00Z"/>
            </w:rPr>
          </w:rPrChange>
        </w:rPr>
        <w:pPrChange w:id="54" w:author="Microsoft Office User" w:date="2017-12-18T14:45:00Z">
          <w:pPr/>
        </w:pPrChange>
      </w:pPr>
      <w:del w:id="55" w:author="Microsoft Office User" w:date="2017-12-18T14:44:00Z">
        <w:r w:rsidRPr="00064B62" w:rsidDel="00064B62">
          <w:rPr>
            <w:b/>
            <w:bCs/>
            <w:color w:val="000000" w:themeColor="text1"/>
            <w:rPrChange w:id="56" w:author="Microsoft Office User" w:date="2017-12-18T14:45:00Z">
              <w:rPr/>
            </w:rPrChange>
          </w:rPr>
          <w:delText>Study Importance:</w:delText>
        </w:r>
      </w:del>
    </w:p>
    <w:p w14:paraId="5A3D7E91" w14:textId="0D26CC01" w:rsidR="00310CA2" w:rsidDel="00064B62" w:rsidRDefault="00310CA2" w:rsidP="00064B62">
      <w:pPr>
        <w:rPr>
          <w:del w:id="57" w:author="Microsoft Office User" w:date="2017-12-18T14:44:00Z"/>
        </w:rPr>
        <w:pPrChange w:id="58" w:author="Microsoft Office User" w:date="2017-12-18T14:45:00Z">
          <w:pPr>
            <w:pStyle w:val="ListParagraph"/>
            <w:numPr>
              <w:numId w:val="4"/>
            </w:numPr>
            <w:ind w:hanging="360"/>
          </w:pPr>
        </w:pPrChange>
      </w:pPr>
      <w:del w:id="59" w:author="Microsoft Office User" w:date="2017-12-18T14:44:00Z">
        <w:r w:rsidDel="00064B62">
          <w:delText>What is already known about this subject?</w:delText>
        </w:r>
      </w:del>
    </w:p>
    <w:p w14:paraId="21DEC4E0" w14:textId="01541F79" w:rsidR="00310CA2" w:rsidRPr="00310CA2" w:rsidDel="00064B62" w:rsidRDefault="00310CA2" w:rsidP="00064B62">
      <w:pPr>
        <w:rPr>
          <w:del w:id="60" w:author="Microsoft Office User" w:date="2017-12-18T14:44:00Z"/>
        </w:rPr>
        <w:pPrChange w:id="61" w:author="Microsoft Office User" w:date="2017-12-18T14:45:00Z">
          <w:pPr>
            <w:pStyle w:val="ListParagraph"/>
            <w:numPr>
              <w:numId w:val="5"/>
            </w:numPr>
            <w:ind w:left="1080" w:hanging="360"/>
          </w:pPr>
        </w:pPrChange>
      </w:pPr>
      <w:del w:id="62" w:author="Microsoft Office User" w:date="2017-12-18T14:44:00Z">
        <w:r w:rsidRPr="00310CA2" w:rsidDel="00064B62">
          <w:delText>Glucocorticoids result in insulin resistance.</w:delText>
        </w:r>
      </w:del>
    </w:p>
    <w:p w14:paraId="7A337BC5" w14:textId="50E0E05B" w:rsidR="00310CA2" w:rsidRPr="00310CA2" w:rsidDel="00064B62" w:rsidRDefault="00310CA2" w:rsidP="00064B62">
      <w:pPr>
        <w:rPr>
          <w:del w:id="63" w:author="Microsoft Office User" w:date="2017-12-18T14:44:00Z"/>
        </w:rPr>
        <w:pPrChange w:id="64" w:author="Microsoft Office User" w:date="2017-12-18T14:45:00Z">
          <w:pPr>
            <w:pStyle w:val="ListParagraph"/>
            <w:numPr>
              <w:numId w:val="5"/>
            </w:numPr>
            <w:ind w:left="1080" w:hanging="360"/>
          </w:pPr>
        </w:pPrChange>
      </w:pPr>
      <w:del w:id="65" w:author="Microsoft Office User" w:date="2017-12-18T14:44:00Z">
        <w:r w:rsidRPr="00310CA2" w:rsidDel="00064B62">
          <w:delText>Lipolysis can drive increased glucose production in the liver and result in non-alcoholic fatty liver disease.</w:delText>
        </w:r>
      </w:del>
    </w:p>
    <w:p w14:paraId="1DE18AEB" w14:textId="0BB6DC35" w:rsidR="00310CA2" w:rsidRPr="00310CA2" w:rsidDel="00064B62" w:rsidRDefault="00310CA2" w:rsidP="00064B62">
      <w:pPr>
        <w:rPr>
          <w:del w:id="66" w:author="Microsoft Office User" w:date="2017-12-18T14:44:00Z"/>
        </w:rPr>
        <w:pPrChange w:id="67" w:author="Microsoft Office User" w:date="2017-12-18T14:45:00Z">
          <w:pPr>
            <w:pStyle w:val="ListParagraph"/>
            <w:numPr>
              <w:numId w:val="5"/>
            </w:numPr>
            <w:ind w:left="1080" w:hanging="360"/>
          </w:pPr>
        </w:pPrChange>
      </w:pPr>
      <w:del w:id="68" w:author="Microsoft Office User" w:date="2017-12-18T14:44:00Z">
        <w:r w:rsidRPr="00310CA2" w:rsidDel="00064B62">
          <w:delText>Glucocorticoids promote adipocyte lipolysis.</w:delText>
        </w:r>
      </w:del>
    </w:p>
    <w:p w14:paraId="7CD5D524" w14:textId="58D6E96A" w:rsidR="00310CA2" w:rsidDel="00064B62" w:rsidRDefault="00310CA2" w:rsidP="00064B62">
      <w:pPr>
        <w:rPr>
          <w:del w:id="69" w:author="Microsoft Office User" w:date="2017-12-18T14:44:00Z"/>
        </w:rPr>
        <w:pPrChange w:id="70" w:author="Microsoft Office User" w:date="2017-12-18T14:45:00Z">
          <w:pPr>
            <w:pStyle w:val="ListParagraph"/>
            <w:numPr>
              <w:numId w:val="4"/>
            </w:numPr>
            <w:ind w:hanging="360"/>
          </w:pPr>
        </w:pPrChange>
      </w:pPr>
      <w:del w:id="71" w:author="Microsoft Office User" w:date="2017-12-18T14:44:00Z">
        <w:r w:rsidDel="00064B62">
          <w:delText>What does your study add?</w:delText>
        </w:r>
      </w:del>
    </w:p>
    <w:p w14:paraId="075E5323" w14:textId="7D08CFE0" w:rsidR="00310CA2" w:rsidRPr="00310CA2" w:rsidDel="00064B62" w:rsidRDefault="00310CA2" w:rsidP="00064B62">
      <w:pPr>
        <w:rPr>
          <w:del w:id="72" w:author="Microsoft Office User" w:date="2017-12-18T14:44:00Z"/>
        </w:rPr>
        <w:pPrChange w:id="73" w:author="Microsoft Office User" w:date="2017-12-18T14:45:00Z">
          <w:pPr>
            <w:pStyle w:val="ListParagraph"/>
            <w:numPr>
              <w:numId w:val="6"/>
            </w:numPr>
            <w:ind w:left="1080" w:hanging="360"/>
          </w:pPr>
        </w:pPrChange>
      </w:pPr>
      <w:del w:id="74" w:author="Microsoft Office User" w:date="2017-12-18T14:44:00Z">
        <w:r w:rsidRPr="00310CA2" w:rsidDel="00064B62">
          <w:delText>We show that obesity and glucocorticoid exposure synergistically combine to result in exacerbated hyperglycemia, insulin resistance and NAFLD</w:delText>
        </w:r>
      </w:del>
    </w:p>
    <w:p w14:paraId="48A81B5D" w14:textId="5139471C" w:rsidR="00310CA2" w:rsidRPr="00310CA2" w:rsidDel="00064B62" w:rsidRDefault="00310CA2" w:rsidP="00064B62">
      <w:pPr>
        <w:rPr>
          <w:del w:id="75" w:author="Microsoft Office User" w:date="2017-12-18T14:44:00Z"/>
        </w:rPr>
        <w:pPrChange w:id="76" w:author="Microsoft Office User" w:date="2017-12-18T14:45:00Z">
          <w:pPr>
            <w:pStyle w:val="ListParagraph"/>
            <w:numPr>
              <w:numId w:val="6"/>
            </w:numPr>
            <w:ind w:left="1080" w:hanging="360"/>
          </w:pPr>
        </w:pPrChange>
      </w:pPr>
      <w:del w:id="77" w:author="Microsoft Office User" w:date="2017-12-18T14:44:00Z">
        <w:r w:rsidRPr="00310CA2" w:rsidDel="00064B62">
          <w:delText>These increases are concordant with synergistically elevated lipolysis</w:delText>
        </w:r>
      </w:del>
    </w:p>
    <w:p w14:paraId="7270EA82" w14:textId="0092A96B" w:rsidR="00310CA2" w:rsidRPr="00310CA2" w:rsidDel="00064B62" w:rsidRDefault="00310CA2" w:rsidP="00064B62">
      <w:pPr>
        <w:rPr>
          <w:del w:id="78" w:author="Microsoft Office User" w:date="2017-12-18T14:44:00Z"/>
        </w:rPr>
        <w:pPrChange w:id="79" w:author="Microsoft Office User" w:date="2017-12-18T14:45:00Z">
          <w:pPr>
            <w:pStyle w:val="ListParagraph"/>
            <w:numPr>
              <w:numId w:val="6"/>
            </w:numPr>
            <w:ind w:left="1080" w:hanging="360"/>
          </w:pPr>
        </w:pPrChange>
      </w:pPr>
      <w:del w:id="80" w:author="Microsoft Office User" w:date="2017-12-18T14:44:00Z">
        <w:r w:rsidRPr="00310CA2" w:rsidDel="00064B62">
          <w:delText>We show that the adipocyte lipolytic gene ATGL/Pnpla2 is synergistically activated by obesity and glucocorticoids.</w:delText>
        </w:r>
      </w:del>
    </w:p>
    <w:p w14:paraId="77207E63" w14:textId="77777777" w:rsidR="00310CA2" w:rsidRPr="00310CA2" w:rsidDel="00064B62" w:rsidRDefault="00310CA2" w:rsidP="00064B62">
      <w:pPr>
        <w:rPr>
          <w:del w:id="81" w:author="Microsoft Office User" w:date="2017-12-18T14:45:00Z"/>
        </w:rPr>
        <w:pPrChange w:id="82" w:author="Microsoft Office User" w:date="2017-12-18T14:45:00Z">
          <w:pPr>
            <w:pStyle w:val="ListParagraph"/>
          </w:pPr>
        </w:pPrChange>
      </w:pPr>
    </w:p>
    <w:p w14:paraId="5D8AFD0E" w14:textId="77777777" w:rsidR="00310CA2" w:rsidDel="00064B62" w:rsidRDefault="00310CA2">
      <w:pPr>
        <w:rPr>
          <w:del w:id="83" w:author="Microsoft Office User" w:date="2017-12-18T14:45:00Z"/>
          <w:bCs/>
          <w:color w:val="000000" w:themeColor="text1"/>
        </w:rPr>
      </w:pPr>
      <w:del w:id="84" w:author="Microsoft Office User" w:date="2017-12-18T14:45:00Z">
        <w:r w:rsidDel="00064B62">
          <w:rPr>
            <w:bCs/>
            <w:color w:val="000000" w:themeColor="text1"/>
          </w:rPr>
          <w:br w:type="page"/>
        </w:r>
      </w:del>
    </w:p>
    <w:p w14:paraId="4C899335" w14:textId="77777777" w:rsidR="00BC77B6" w:rsidRDefault="00BC77B6" w:rsidP="00064B62">
      <w:pPr>
        <w:rPr>
          <w:bCs/>
          <w:color w:val="000000" w:themeColor="text1"/>
        </w:rPr>
        <w:pPrChange w:id="85" w:author="Microsoft Office User" w:date="2017-12-18T14:45:00Z">
          <w:pPr>
            <w:outlineLvl w:val="0"/>
          </w:pPr>
        </w:pPrChange>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lastRenderedPageBreak/>
        <w:t>Abstract</w:t>
      </w:r>
    </w:p>
    <w:p w14:paraId="375B09EF" w14:textId="0B3AFC3C"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 xml:space="preserve">To determine </w:t>
      </w:r>
      <w:del w:id="86" w:author="Microsoft Office User" w:date="2017-12-18T10:37:00Z">
        <w:r w:rsidR="000C0722" w:rsidDel="005806D6">
          <w:rPr>
            <w:color w:val="000000" w:themeColor="text1"/>
          </w:rPr>
          <w:delText xml:space="preserve">whether </w:delText>
        </w:r>
      </w:del>
      <w:ins w:id="87" w:author="Microsoft Office User" w:date="2017-12-18T10:37:00Z">
        <w:r w:rsidR="005806D6">
          <w:rPr>
            <w:color w:val="000000" w:themeColor="text1"/>
          </w:rPr>
          <w:t xml:space="preserve">the effects of </w:t>
        </w:r>
      </w:ins>
      <w:r w:rsidR="000C0722">
        <w:rPr>
          <w:color w:val="000000" w:themeColor="text1"/>
        </w:rPr>
        <w:t xml:space="preserve">glucocorticoid-induced metabolic dysfunction </w:t>
      </w:r>
      <w:del w:id="88" w:author="Microsoft Office User" w:date="2017-12-18T10:37:00Z">
        <w:r w:rsidR="000C0722" w:rsidDel="005806D6">
          <w:rPr>
            <w:color w:val="000000" w:themeColor="text1"/>
          </w:rPr>
          <w:delText xml:space="preserve">is </w:delText>
        </w:r>
      </w:del>
      <w:del w:id="89" w:author="Microsoft Office User" w:date="2017-12-18T10:36:00Z">
        <w:r w:rsidR="000C0722" w:rsidDel="000C0C46">
          <w:rPr>
            <w:color w:val="000000" w:themeColor="text1"/>
          </w:rPr>
          <w:delText xml:space="preserve">exacerbated </w:delText>
        </w:r>
      </w:del>
      <w:r w:rsidR="000C0722">
        <w:rPr>
          <w:color w:val="000000" w:themeColor="text1"/>
        </w:rPr>
        <w:t xml:space="preserve">in the presence of </w:t>
      </w:r>
      <w:ins w:id="90" w:author="Microsoft Office User" w:date="2017-12-18T10:37:00Z">
        <w:r w:rsidR="005806D6">
          <w:rPr>
            <w:color w:val="000000" w:themeColor="text1"/>
          </w:rPr>
          <w:t xml:space="preserve">diet-induced </w:t>
        </w:r>
      </w:ins>
      <w:r w:rsidR="000C0722">
        <w:rPr>
          <w:color w:val="000000" w:themeColor="text1"/>
        </w:rPr>
        <w:t>obesity.</w:t>
      </w:r>
    </w:p>
    <w:p w14:paraId="19880EEA" w14:textId="778031F6"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del w:id="91" w:author="Microsoft Office User" w:date="2017-12-18T14:06:00Z">
        <w:r w:rsidDel="00BA0F2F">
          <w:rPr>
            <w:color w:val="000000" w:themeColor="text1"/>
          </w:rPr>
          <w:delText xml:space="preserve">Patients undergoing transsphenoidal </w:delText>
        </w:r>
        <w:r w:rsidR="00FD20DD" w:rsidDel="00BA0F2F">
          <w:rPr>
            <w:color w:val="000000" w:themeColor="text1"/>
          </w:rPr>
          <w:delText xml:space="preserve">adenomectomy </w:delText>
        </w:r>
        <w:r w:rsidDel="00BA0F2F">
          <w:rPr>
            <w:color w:val="000000" w:themeColor="text1"/>
          </w:rPr>
          <w:delText>were stratified</w:delText>
        </w:r>
        <w:r w:rsidR="00C14008" w:rsidDel="00BA0F2F">
          <w:rPr>
            <w:color w:val="000000" w:themeColor="text1"/>
          </w:rPr>
          <w:delText xml:space="preserve"> according to</w:delText>
        </w:r>
        <w:r w:rsidDel="00BA0F2F">
          <w:rPr>
            <w:color w:val="000000" w:themeColor="text1"/>
          </w:rPr>
          <w:delText xml:space="preserve"> disease (Control vs. Cushing’s disease) and obesity status (non-obese vs. obese) and </w:delText>
        </w:r>
        <w:r w:rsidR="00842C7A" w:rsidDel="00BA0F2F">
          <w:rPr>
            <w:color w:val="000000" w:themeColor="text1"/>
          </w:rPr>
          <w:delText>metabolic outcomes were measured in serum</w:delText>
        </w:r>
        <w:r w:rsidDel="00BA0F2F">
          <w:rPr>
            <w:color w:val="000000" w:themeColor="text1"/>
          </w:rPr>
          <w:delText>.</w:delText>
        </w:r>
        <w:r w:rsidR="00842C7A" w:rsidDel="00BA0F2F">
          <w:rPr>
            <w:color w:val="000000" w:themeColor="text1"/>
          </w:rPr>
          <w:delText xml:space="preserve"> </w:delText>
        </w:r>
      </w:del>
      <w:r w:rsidR="00842C7A">
        <w:rPr>
          <w:color w:val="000000" w:themeColor="text1"/>
        </w:rPr>
        <w:t>C57BL/6J adult male lean</w:t>
      </w:r>
      <w:ins w:id="92" w:author="Microsoft Office User" w:date="2017-12-18T10:31:00Z">
        <w:r w:rsidR="0064737D">
          <w:rPr>
            <w:color w:val="000000" w:themeColor="text1"/>
          </w:rPr>
          <w:t xml:space="preserve"> (chow-fed)</w:t>
        </w:r>
      </w:ins>
      <w:r w:rsidR="00842C7A">
        <w:rPr>
          <w:color w:val="000000" w:themeColor="text1"/>
        </w:rPr>
        <w:t xml:space="preserve"> and </w:t>
      </w:r>
      <w:ins w:id="93" w:author="Microsoft Office User" w:date="2017-12-18T10:31:00Z">
        <w:r w:rsidR="0064737D">
          <w:rPr>
            <w:color w:val="000000" w:themeColor="text1"/>
          </w:rPr>
          <w:t xml:space="preserve">diet-induced </w:t>
        </w:r>
      </w:ins>
      <w:r w:rsidR="00842C7A">
        <w:rPr>
          <w:color w:val="000000" w:themeColor="text1"/>
        </w:rPr>
        <w:t xml:space="preserve">obese mice were given dexamethasone for different durations and outcomes of </w:t>
      </w:r>
      <w:del w:id="94" w:author="Microsoft Office User" w:date="2017-12-18T14:06:00Z">
        <w:r w:rsidR="00842C7A" w:rsidDel="00BA0F2F">
          <w:rPr>
            <w:color w:val="000000" w:themeColor="text1"/>
          </w:rPr>
          <w:delText>fatty liver</w:delText>
        </w:r>
      </w:del>
      <w:ins w:id="95" w:author="Microsoft Office User" w:date="2017-12-18T14:06:00Z">
        <w:r w:rsidR="00BA0F2F">
          <w:rPr>
            <w:color w:val="000000" w:themeColor="text1"/>
          </w:rPr>
          <w:t>hepatic steatosis</w:t>
        </w:r>
      </w:ins>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19574603"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del w:id="96" w:author="Microsoft Office User" w:date="2017-12-18T14:05:00Z">
        <w:r w:rsidR="009C2508" w:rsidDel="00BA0F2F">
          <w:rPr>
            <w:color w:val="000000" w:themeColor="text1"/>
          </w:rPr>
          <w:delText>Patients who were obese and had Cushing’s disease had elevat</w:delText>
        </w:r>
      </w:del>
      <w:del w:id="97" w:author="Microsoft Office User" w:date="2017-12-18T13:03:00Z">
        <w:r w:rsidR="009C2508" w:rsidDel="00396C95">
          <w:rPr>
            <w:color w:val="000000" w:themeColor="text1"/>
          </w:rPr>
          <w:delText>ed</w:delText>
        </w:r>
      </w:del>
      <w:del w:id="98" w:author="Microsoft Office User" w:date="2017-12-18T14:05:00Z">
        <w:r w:rsidR="009C2508" w:rsidDel="00BA0F2F">
          <w:rPr>
            <w:color w:val="000000" w:themeColor="text1"/>
          </w:rPr>
          <w:delText xml:space="preserve"> HOMA-IR scores and ALT levels when compared to </w:delText>
        </w:r>
        <w:r w:rsidR="00545D50" w:rsidDel="00BA0F2F">
          <w:rPr>
            <w:color w:val="000000" w:themeColor="text1"/>
          </w:rPr>
          <w:delText xml:space="preserve">all other groups. Similar outcomes were detected in </w:delText>
        </w:r>
      </w:del>
      <w:ins w:id="99" w:author="Microsoft Office User" w:date="2017-12-18T14:05:00Z">
        <w:r w:rsidR="00BA0F2F">
          <w:rPr>
            <w:color w:val="000000" w:themeColor="text1"/>
          </w:rPr>
          <w:t>O</w:t>
        </w:r>
      </w:ins>
      <w:del w:id="100" w:author="Microsoft Office User" w:date="2017-12-18T14:05:00Z">
        <w:r w:rsidR="00545D50" w:rsidDel="00BA0F2F">
          <w:rPr>
            <w:color w:val="000000" w:themeColor="text1"/>
          </w:rPr>
          <w:delText>o</w:delText>
        </w:r>
      </w:del>
      <w:r w:rsidR="00545D50">
        <w:rPr>
          <w:color w:val="000000" w:themeColor="text1"/>
        </w:rPr>
        <w:t>bese mice given dexamethasone</w:t>
      </w:r>
      <w:ins w:id="101" w:author="Microsoft Office User" w:date="2017-12-18T14:05:00Z">
        <w:r w:rsidR="00BA0F2F">
          <w:rPr>
            <w:color w:val="000000" w:themeColor="text1"/>
          </w:rPr>
          <w:t xml:space="preserve"> had </w:t>
        </w:r>
      </w:ins>
      <w:del w:id="102" w:author="Microsoft Office User" w:date="2017-12-18T14:05:00Z">
        <w:r w:rsidR="00545D50" w:rsidDel="00BA0F2F">
          <w:rPr>
            <w:color w:val="000000" w:themeColor="text1"/>
          </w:rPr>
          <w:delText xml:space="preserve">, </w:delText>
        </w:r>
      </w:del>
      <w:r w:rsidR="00545D50">
        <w:rPr>
          <w:color w:val="000000" w:themeColor="text1"/>
        </w:rPr>
        <w:t xml:space="preserve">significant synergistic elevations in </w:t>
      </w:r>
      <w:del w:id="103" w:author="Microsoft Office User" w:date="2017-12-18T10:34:00Z">
        <w:r w:rsidR="00545D50" w:rsidDel="000E7F56">
          <w:rPr>
            <w:color w:val="000000" w:themeColor="text1"/>
          </w:rPr>
          <w:delText xml:space="preserve">liver fat and </w:delText>
        </w:r>
      </w:del>
      <w:r w:rsidR="00545D50">
        <w:rPr>
          <w:color w:val="000000" w:themeColor="text1"/>
        </w:rPr>
        <w:t>resistance to insulin</w:t>
      </w:r>
      <w:del w:id="104" w:author="Microsoft Office User" w:date="2017-12-18T12:23:00Z">
        <w:r w:rsidR="00545D50" w:rsidDel="00F939EC">
          <w:rPr>
            <w:color w:val="000000" w:themeColor="text1"/>
          </w:rPr>
          <w:delText xml:space="preserve"> were noted in these mice, </w:delText>
        </w:r>
      </w:del>
      <w:del w:id="105" w:author="Microsoft Office User" w:date="2017-12-18T10:34:00Z">
        <w:r w:rsidR="00545D50" w:rsidDel="000E7F56">
          <w:rPr>
            <w:color w:val="000000" w:themeColor="text1"/>
          </w:rPr>
          <w:delText>along with synergistic elevations</w:delText>
        </w:r>
      </w:del>
      <w:ins w:id="106" w:author="Microsoft Office User" w:date="2017-12-18T12:23:00Z">
        <w:r w:rsidR="00F939EC">
          <w:rPr>
            <w:color w:val="000000" w:themeColor="text1"/>
          </w:rPr>
          <w:t xml:space="preserve"> and</w:t>
        </w:r>
      </w:ins>
      <w:del w:id="107" w:author="Microsoft Office User" w:date="2017-12-18T10:34:00Z">
        <w:r w:rsidR="00545D50" w:rsidDel="000E7F56">
          <w:rPr>
            <w:color w:val="000000" w:themeColor="text1"/>
          </w:rPr>
          <w:delText xml:space="preserve"> </w:delText>
        </w:r>
      </w:del>
      <w:del w:id="108" w:author="Microsoft Office User" w:date="2017-12-18T12:23:00Z">
        <w:r w:rsidR="00545D50" w:rsidDel="00F939EC">
          <w:rPr>
            <w:color w:val="000000" w:themeColor="text1"/>
          </w:rPr>
          <w:delText>in</w:delText>
        </w:r>
      </w:del>
      <w:r w:rsidR="00545D50">
        <w:rPr>
          <w:color w:val="000000" w:themeColor="text1"/>
        </w:rPr>
        <w:t xml:space="preserve"> markers of lipolysis</w:t>
      </w:r>
      <w:ins w:id="109" w:author="Microsoft Office User" w:date="2017-12-18T12:23:00Z">
        <w:r w:rsidR="00F939EC">
          <w:rPr>
            <w:color w:val="000000" w:themeColor="text1"/>
          </w:rPr>
          <w:t>,</w:t>
        </w:r>
      </w:ins>
      <w:ins w:id="110" w:author="Microsoft Office User" w:date="2017-12-18T10:34:00Z">
        <w:r w:rsidR="000E7F56">
          <w:rPr>
            <w:color w:val="000000" w:themeColor="text1"/>
          </w:rPr>
          <w:t xml:space="preserve"> as well as marked elevations in hepatic steatosis</w:t>
        </w:r>
      </w:ins>
      <w:r w:rsidR="00545D50">
        <w:rPr>
          <w:color w:val="000000" w:themeColor="text1"/>
        </w:rPr>
        <w:t xml:space="preserve">. </w:t>
      </w:r>
    </w:p>
    <w:p w14:paraId="4992E59A" w14:textId="001859C1"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ins w:id="111" w:author="Microsoft Office User" w:date="2017-12-18T10:33:00Z">
        <w:r w:rsidR="0064737D">
          <w:rPr>
            <w:color w:val="000000" w:themeColor="text1"/>
          </w:rPr>
          <w:t>individuals</w:t>
        </w:r>
      </w:ins>
      <w:del w:id="112" w:author="Microsoft Office User" w:date="2017-12-18T10:33:00Z">
        <w:r w:rsidR="00712861" w:rsidDel="0064737D">
          <w:rPr>
            <w:color w:val="000000" w:themeColor="text1"/>
          </w:rPr>
          <w:delText>people</w:delText>
        </w:r>
      </w:del>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46D828B4" w:rsidR="002B0844" w:rsidRDefault="00A3343F" w:rsidP="00FF21CB">
      <w:pPr>
        <w:spacing w:line="480" w:lineRule="auto"/>
        <w:rPr>
          <w:color w:val="000000" w:themeColor="text1"/>
        </w:rPr>
      </w:pPr>
      <w:r>
        <w:t>Cushing’s syndrome is an endocrine disorder that manifests in response to chronically elevated levels of glucocorticoids and is often associated with changes in adipose mass and distribution, fatty liver</w:t>
      </w:r>
      <w:r w:rsidR="00A30887">
        <w:t xml:space="preserve"> and</w:t>
      </w:r>
      <w:r>
        <w:t xml:space="preserve"> impaired glucose tolerance</w:t>
      </w:r>
      <w:r w:rsidR="00A30887">
        <w:t xml:space="preserve"> </w:t>
      </w:r>
      <w:r w:rsidR="00A30887">
        <w:fldChar w:fldCharType="begin" w:fldLock="1"/>
      </w:r>
      <w:r w:rsidR="00282D07">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1)" }, "properties" : {  }, "schema" : "https://github.com/citation-style-language/schema/raw/master/csl-citation.json" }</w:instrText>
      </w:r>
      <w:r w:rsidR="00A30887">
        <w:fldChar w:fldCharType="separate"/>
      </w:r>
      <w:r w:rsidR="00282D07" w:rsidRPr="00282D07">
        <w:rPr>
          <w:noProof/>
        </w:rPr>
        <w:t>(Paredes &amp; Ribeiro 2014)</w:t>
      </w:r>
      <w:r w:rsidR="00A30887">
        <w:fldChar w:fldCharType="end"/>
      </w:r>
      <w:r>
        <w:t xml:space="preserve">. </w:t>
      </w:r>
      <w:r w:rsidR="00B36EF4">
        <w:t>While</w:t>
      </w:r>
      <w:r>
        <w:t xml:space="preserve"> Cushing’s </w:t>
      </w:r>
      <w:r w:rsidR="00B36EF4">
        <w:t xml:space="preserve">disease </w:t>
      </w:r>
      <w:r>
        <w:t>is rare, it is estimated that at any given time 1-3% of the US, UK and Danish populations are prescribed exogenous corticosteroids, which may increase their risk for developing the metabolic complications</w:t>
      </w:r>
      <w:r w:rsidR="00EE73D6">
        <w:t xml:space="preserve"> observed in Cushing’s syndrome </w:t>
      </w:r>
      <w:r w:rsidR="00A621EB" w:rsidRPr="006902F6">
        <w:rPr>
          <w:color w:val="000000" w:themeColor="text1"/>
        </w:rPr>
        <w:fldChar w:fldCharType="begin" w:fldLock="1"/>
      </w:r>
      <w:r w:rsidR="00282D07">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Hsiao &lt;i&gt;et al.&lt;/i&gt; 2010; Fardet &lt;i&gt;et al.&lt;/i&gt; 2011; Overman &lt;i&gt;et al.&lt;/i&gt; 2013; Laugesen &lt;i&gt;et al.&lt;/i&gt; 2017)", "plainTextFormattedCitation" : "(Hsiao et al. 2010; Fardet et al. 2011; Overman et al. 2013; Laugesen et al. 2017)", "previouslyFormattedCitation" : "(2\u20135)" }, "properties" : {  }, "schema" : "https://github.com/citation-style-language/schema/raw/master/csl-citation.json" }</w:instrText>
      </w:r>
      <w:r w:rsidR="00A621EB" w:rsidRPr="006902F6">
        <w:rPr>
          <w:color w:val="000000" w:themeColor="text1"/>
        </w:rPr>
        <w:fldChar w:fldCharType="separate"/>
      </w:r>
      <w:r w:rsidR="00282D07" w:rsidRPr="00282D07">
        <w:rPr>
          <w:noProof/>
          <w:color w:val="000000" w:themeColor="text1"/>
        </w:rPr>
        <w:t xml:space="preserve">(Hsiao </w:t>
      </w:r>
      <w:r w:rsidR="00282D07" w:rsidRPr="00282D07">
        <w:rPr>
          <w:i/>
          <w:noProof/>
          <w:color w:val="000000" w:themeColor="text1"/>
        </w:rPr>
        <w:t>et al.</w:t>
      </w:r>
      <w:r w:rsidR="00282D07" w:rsidRPr="00282D07">
        <w:rPr>
          <w:noProof/>
          <w:color w:val="000000" w:themeColor="text1"/>
        </w:rPr>
        <w:t xml:space="preserve"> 2010; Fardet </w:t>
      </w:r>
      <w:r w:rsidR="00282D07" w:rsidRPr="00282D07">
        <w:rPr>
          <w:i/>
          <w:noProof/>
          <w:color w:val="000000" w:themeColor="text1"/>
        </w:rPr>
        <w:t>et al.</w:t>
      </w:r>
      <w:r w:rsidR="00282D07" w:rsidRPr="00282D07">
        <w:rPr>
          <w:noProof/>
          <w:color w:val="000000" w:themeColor="text1"/>
        </w:rPr>
        <w:t xml:space="preserve"> 2011; Overman </w:t>
      </w:r>
      <w:r w:rsidR="00282D07" w:rsidRPr="00282D07">
        <w:rPr>
          <w:i/>
          <w:noProof/>
          <w:color w:val="000000" w:themeColor="text1"/>
        </w:rPr>
        <w:t>et al.</w:t>
      </w:r>
      <w:r w:rsidR="00282D07" w:rsidRPr="00282D07">
        <w:rPr>
          <w:noProof/>
          <w:color w:val="000000" w:themeColor="text1"/>
        </w:rPr>
        <w:t xml:space="preserve"> 2013; Laugesen </w:t>
      </w:r>
      <w:r w:rsidR="00282D07" w:rsidRPr="00282D07">
        <w:rPr>
          <w:i/>
          <w:noProof/>
          <w:color w:val="000000" w:themeColor="text1"/>
        </w:rPr>
        <w:t>et al.</w:t>
      </w:r>
      <w:r w:rsidR="00282D07" w:rsidRPr="00282D07">
        <w:rPr>
          <w:noProof/>
          <w:color w:val="000000" w:themeColor="text1"/>
        </w:rPr>
        <w:t xml:space="preserve"> 2017)</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03F5BBF5" w:rsidR="005E120F" w:rsidRPr="006902F6" w:rsidRDefault="00EF0E90" w:rsidP="00FF21CB">
      <w:pPr>
        <w:spacing w:line="480" w:lineRule="auto"/>
        <w:rPr>
          <w:color w:val="000000" w:themeColor="text1"/>
        </w:rPr>
      </w:pPr>
      <w:r>
        <w:rPr>
          <w:color w:val="000000" w:themeColor="text1"/>
        </w:rPr>
        <w:lastRenderedPageBreak/>
        <w:t xml:space="preserve">Similarly, </w:t>
      </w:r>
      <w:r w:rsidR="00467A1F">
        <w:rPr>
          <w:color w:val="000000" w:themeColor="text1"/>
        </w:rPr>
        <w:t>o</w:t>
      </w:r>
      <w:r w:rsidRPr="006902F6">
        <w:rPr>
          <w:color w:val="000000" w:themeColor="text1"/>
        </w:rPr>
        <w:t xml:space="preserve">besity is accompanied by a multitude of metabolic complications, such as insulin resistance </w:t>
      </w:r>
      <w:r w:rsidRPr="006902F6">
        <w:rPr>
          <w:color w:val="000000" w:themeColor="text1"/>
        </w:rPr>
        <w:fldChar w:fldCharType="begin" w:fldLock="1"/>
      </w:r>
      <w:r w:rsidR="00282D07">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5d1f019c-e913-4c8b-b0da-a67955a7d06d", "http://www.mendeley.com/documents/?uuid=3f7eac66-b124-4a43-977f-863d81b17860" ] } ], "mendeley" : { "formattedCitation" : "(Bagdadea &lt;i&gt;et al.&lt;/i&gt; 1967)", "plainTextFormattedCitation" : "(Bagdadea et al. 1967)", "previouslyFormattedCitation" : "(6)"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Bagdadea </w:t>
      </w:r>
      <w:r w:rsidR="00282D07" w:rsidRPr="00282D07">
        <w:rPr>
          <w:i/>
          <w:noProof/>
          <w:color w:val="000000" w:themeColor="text1"/>
        </w:rPr>
        <w:t>et al.</w:t>
      </w:r>
      <w:r w:rsidR="00282D07" w:rsidRPr="00282D07">
        <w:rPr>
          <w:noProof/>
          <w:color w:val="000000" w:themeColor="text1"/>
        </w:rPr>
        <w:t xml:space="preserve"> 1967)</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282D07">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mendeley" : { "formattedCitation" : "(Wanless &amp; Lentz 1990)", "plainTextFormattedCitation" : "(Wanless &amp; Lentz 1990)", "previouslyFormattedCitation" : "(7)"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Wanless &amp; Lentz 1990)</w:t>
      </w:r>
      <w:r w:rsidRPr="006902F6">
        <w:rPr>
          <w:color w:val="000000" w:themeColor="text1"/>
        </w:rPr>
        <w:fldChar w:fldCharType="end"/>
      </w:r>
      <w:r w:rsidR="006A1504">
        <w:rPr>
          <w:color w:val="000000" w:themeColor="text1"/>
        </w:rPr>
        <w:t xml:space="preserve"> and is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282D07">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Shpilberg &lt;i&gt;et al.&lt;/i&gt; 2012; Beaudry &lt;i&gt;et al.&lt;/i&gt; 2013)", "plainTextFormattedCitation" : "(Shpilberg et al. 2012; Beaudry et al. 2013)", "previouslyFormattedCitation" : "(8, 9)" }, "properties" : {  }, "schema" : "https://github.com/citation-style-language/schema/raw/master/csl-citation.json" }</w:instrText>
      </w:r>
      <w:r w:rsidR="00BF554F" w:rsidRPr="006902F6">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20E18FAA" w:rsidR="00C30018" w:rsidRPr="006902F6" w:rsidDel="003B5032" w:rsidRDefault="00026A0B" w:rsidP="00FF21CB">
      <w:pPr>
        <w:spacing w:line="480" w:lineRule="auto"/>
        <w:rPr>
          <w:del w:id="113" w:author="Microsoft Office User" w:date="2017-12-14T14:51:00Z"/>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282D07">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Dardevet &lt;i&gt;et al.&lt;/i&gt; 1995; Schakman &lt;i&gt;et al.&lt;/i&gt; 2013; Hochberg &lt;i&gt;et al.&lt;/i&gt; 2015)", "plainTextFormattedCitation" : "(Dardevet et al. 1995; Schakman et al. 2013; Hochberg et al. 2015)", "previouslyFormattedCitation" : "(10\u201312)" }, "properties" : {  }, "schema" : "https://github.com/citation-style-language/schema/raw/master/csl-citation.json" }</w:instrText>
      </w:r>
      <w:r w:rsidR="003D62C9"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282D0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Abad &lt;i&gt;et al.&lt;/i&gt; 2001; Geer &lt;i&gt;et al.&lt;/i&gt; 2011; Hochberg &lt;i&gt;et al.&lt;/i&gt; 2015)", "plainTextFormattedCitation" : "(Abad et al. 2001; Geer et al. 2011; Hochberg et al. 2015)", "previouslyFormattedCitation" : "(11, 13, 14)" }, "properties" : {  }, "schema" : "https://github.com/citation-style-language/schema/raw/master/csl-citation.json" }</w:instrText>
      </w:r>
      <w:r w:rsidR="000738BA"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282D07">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Shpilberg &lt;i&gt;et al.&lt;/i&gt; 2012)", "plainTextFormattedCitation" : "(Shpilberg et al. 2012)", "previouslyFormattedCitation" : "(9)" }, "properties" : {  }, "schema" : "https://github.com/citation-style-language/schema/raw/master/csl-citation.json" }</w:instrText>
      </w:r>
      <w:r w:rsidR="00393DEB">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282D07">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Djurhuus &lt;i&gt;et al.&lt;/i&gt; 2002, 2004; Kr\u0161ek &lt;i&gt;et al.&lt;/i&gt; 2006)", "plainTextFormattedCitation" : "(Djurhuus et al. 2002, 2004; Kr\u0161ek et al. 2006)", "previouslyFormattedCitation" : "(15\u201317)" }, "properties" : {  }, "schema" : "https://github.com/citation-style-language/schema/raw/master/csl-citation.json" }</w:instrText>
      </w:r>
      <w:r w:rsidR="00AB22DC"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282D07">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Rebrin &lt;i&gt;et al.&lt;/i&gt; 1996; Zhang &lt;i&gt;et al.&lt;/i&gt; 2015; Dirks &lt;i&gt;et al.&lt;/i&gt; 2016)", "plainTextFormattedCitation" : "(Rebrin et al. 1996; Zhang et al. 2015; Dirks et al. 2016)", "previouslyFormattedCitation" : "(18\u201320)" }, "properties" : {  }, "schema" : "https://github.com/citation-style-language/schema/raw/master/csl-citation.json" }</w:instrText>
      </w:r>
      <w:r w:rsidR="00ED5214"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Zhang </w:t>
      </w:r>
      <w:r w:rsidR="00282D07" w:rsidRPr="00282D07">
        <w:rPr>
          <w:i/>
          <w:noProof/>
          <w:color w:val="000000" w:themeColor="text1"/>
        </w:rPr>
        <w:t>et al.</w:t>
      </w:r>
      <w:r w:rsidR="00282D07" w:rsidRPr="00282D07">
        <w:rPr>
          <w:noProof/>
          <w:color w:val="000000" w:themeColor="text1"/>
        </w:rPr>
        <w:t xml:space="preserve"> 2015; Dirks </w:t>
      </w:r>
      <w:r w:rsidR="00282D07" w:rsidRPr="00282D07">
        <w:rPr>
          <w:i/>
          <w:noProof/>
          <w:color w:val="000000" w:themeColor="text1"/>
        </w:rPr>
        <w:t>et al.</w:t>
      </w:r>
      <w:r w:rsidR="00282D07" w:rsidRPr="00282D07">
        <w:rPr>
          <w:noProof/>
          <w:color w:val="000000" w:themeColor="text1"/>
        </w:rPr>
        <w:t xml:space="preserve"> 2016)</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282D07">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Morgan &lt;i&gt;et al.&lt;/i&gt; 2014; Wang &lt;i&gt;et al.&lt;/i&gt; 2014; Mueller &lt;i&gt;et al.&lt;/i&gt; 2017; Shen &lt;i&gt;et al.&lt;/i&gt; 2017)", "plainTextFormattedCitation" : "(Morgan et al. 2014; Wang et al. 2014; Mueller et al. 2017; Shen et al. 2017)", "previouslyFormattedCitation" : "(21\u201324)" }, "properties" : {  }, "schema" : "https://github.com/citation-style-language/schema/raw/master/csl-citation.json" }</w:instrText>
      </w:r>
      <w:r w:rsidR="001C4F76" w:rsidRPr="006902F6">
        <w:rPr>
          <w:color w:val="000000" w:themeColor="text1"/>
        </w:rPr>
        <w:fldChar w:fldCharType="separate"/>
      </w:r>
      <w:r w:rsidR="00282D07" w:rsidRPr="00282D07">
        <w:rPr>
          <w:noProof/>
          <w:color w:val="000000" w:themeColor="text1"/>
        </w:rPr>
        <w:t xml:space="preserve">(Morgan </w:t>
      </w:r>
      <w:r w:rsidR="00282D07" w:rsidRPr="00282D07">
        <w:rPr>
          <w:i/>
          <w:noProof/>
          <w:color w:val="000000" w:themeColor="text1"/>
        </w:rPr>
        <w:t>et al.</w:t>
      </w:r>
      <w:r w:rsidR="00282D07" w:rsidRPr="00282D07">
        <w:rPr>
          <w:noProof/>
          <w:color w:val="000000" w:themeColor="text1"/>
        </w:rPr>
        <w:t xml:space="preserve"> 2014; Wang </w:t>
      </w:r>
      <w:r w:rsidR="00282D07" w:rsidRPr="00282D07">
        <w:rPr>
          <w:i/>
          <w:noProof/>
          <w:color w:val="000000" w:themeColor="text1"/>
        </w:rPr>
        <w:t>et al.</w:t>
      </w:r>
      <w:r w:rsidR="00282D07" w:rsidRPr="00282D07">
        <w:rPr>
          <w:noProof/>
          <w:color w:val="000000" w:themeColor="text1"/>
        </w:rPr>
        <w:t xml:space="preserve"> 2014; Mueller </w:t>
      </w:r>
      <w:r w:rsidR="00282D07" w:rsidRPr="00282D07">
        <w:rPr>
          <w:i/>
          <w:noProof/>
          <w:color w:val="000000" w:themeColor="text1"/>
        </w:rPr>
        <w:t>et al.</w:t>
      </w:r>
      <w:r w:rsidR="00282D07" w:rsidRPr="00282D07">
        <w:rPr>
          <w:noProof/>
          <w:color w:val="000000" w:themeColor="text1"/>
        </w:rPr>
        <w:t xml:space="preserve"> 2017; Shen </w:t>
      </w:r>
      <w:r w:rsidR="00282D07" w:rsidRPr="00282D07">
        <w:rPr>
          <w:i/>
          <w:noProof/>
          <w:color w:val="000000" w:themeColor="text1"/>
        </w:rPr>
        <w:t>et al.</w:t>
      </w:r>
      <w:r w:rsidR="00282D07" w:rsidRPr="00282D07">
        <w:rPr>
          <w:noProof/>
          <w:color w:val="000000" w:themeColor="text1"/>
        </w:rPr>
        <w:t xml:space="preserve"> 2017)</w:t>
      </w:r>
      <w:r w:rsidR="001C4F76" w:rsidRPr="006902F6">
        <w:rPr>
          <w:color w:val="000000" w:themeColor="text1"/>
        </w:rPr>
        <w:fldChar w:fldCharType="end"/>
      </w:r>
      <w:r w:rsidR="001C4F76" w:rsidRPr="006902F6">
        <w:rPr>
          <w:color w:val="000000" w:themeColor="text1"/>
        </w:rPr>
        <w:t>.</w:t>
      </w:r>
      <w:ins w:id="114" w:author="Microsoft Office User" w:date="2017-12-14T14:51:00Z">
        <w:r w:rsidR="003B5032">
          <w:rPr>
            <w:color w:val="000000" w:themeColor="text1"/>
          </w:rPr>
          <w:t xml:space="preserve"> </w:t>
        </w:r>
      </w:ins>
      <w:commentRangeStart w:id="115"/>
    </w:p>
    <w:p w14:paraId="0E231417" w14:textId="77777777" w:rsidR="008607FC" w:rsidRPr="006902F6" w:rsidDel="003B5032" w:rsidRDefault="008607FC" w:rsidP="00FF21CB">
      <w:pPr>
        <w:spacing w:line="480" w:lineRule="auto"/>
        <w:rPr>
          <w:del w:id="116" w:author="Microsoft Office User" w:date="2017-12-14T14:51:00Z"/>
          <w:color w:val="000000" w:themeColor="text1"/>
        </w:rPr>
      </w:pPr>
    </w:p>
    <w:p w14:paraId="3D923644" w14:textId="281A01CA" w:rsidR="00AE79F4" w:rsidRPr="006902F6" w:rsidRDefault="003E5E79" w:rsidP="00FF21CB">
      <w:pPr>
        <w:spacing w:line="480" w:lineRule="auto"/>
        <w:rPr>
          <w:color w:val="000000" w:themeColor="text1"/>
        </w:rPr>
      </w:pPr>
      <w:r w:rsidRPr="006902F6">
        <w:rPr>
          <w:color w:val="000000" w:themeColor="text1"/>
        </w:rPr>
        <w:t>Here</w:t>
      </w:r>
      <w:del w:id="117" w:author="Microsoft Office User" w:date="2017-12-14T14:51:00Z">
        <w:r w:rsidR="00A810A9" w:rsidDel="003B5032">
          <w:rPr>
            <w:color w:val="000000" w:themeColor="text1"/>
          </w:rPr>
          <w:delText>,</w:delText>
        </w:r>
      </w:del>
      <w:r w:rsidRPr="006902F6">
        <w:rPr>
          <w:color w:val="000000" w:themeColor="text1"/>
        </w:rPr>
        <w:t xml:space="preserve"> we </w:t>
      </w:r>
      <w:ins w:id="118" w:author="Microsoft Office User" w:date="2017-12-14T14:51:00Z">
        <w:r w:rsidR="003B5032">
          <w:rPr>
            <w:color w:val="000000" w:themeColor="text1"/>
          </w:rPr>
          <w:t xml:space="preserve">present the novel finding </w:t>
        </w:r>
      </w:ins>
      <w:del w:id="119" w:author="Microsoft Office User" w:date="2017-12-14T14:51:00Z">
        <w:r w:rsidRPr="006902F6" w:rsidDel="003B5032">
          <w:rPr>
            <w:color w:val="000000" w:themeColor="text1"/>
          </w:rPr>
          <w:delText xml:space="preserve">show </w:delText>
        </w:r>
      </w:del>
      <w:r w:rsidRPr="006902F6">
        <w:rPr>
          <w:color w:val="000000" w:themeColor="text1"/>
        </w:rPr>
        <w:t xml:space="preserve">that chronically elevated glucocorticoids in the presence of </w:t>
      </w:r>
      <w:ins w:id="120" w:author="Microsoft Office User" w:date="2017-12-14T14:49:00Z">
        <w:r w:rsidR="00E0604D">
          <w:rPr>
            <w:color w:val="000000" w:themeColor="text1"/>
          </w:rPr>
          <w:t xml:space="preserve">diet-induced </w:t>
        </w:r>
      </w:ins>
      <w:r w:rsidRPr="006902F6">
        <w:rPr>
          <w:color w:val="000000" w:themeColor="text1"/>
        </w:rPr>
        <w:t>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lastRenderedPageBreak/>
        <w:t>insulin resistance and fatty liver disease</w:t>
      </w:r>
      <w:r w:rsidR="008607FC" w:rsidRPr="006902F6">
        <w:rPr>
          <w:color w:val="000000" w:themeColor="text1"/>
        </w:rPr>
        <w:t xml:space="preserve">. </w:t>
      </w:r>
      <w:commentRangeEnd w:id="115"/>
      <w:r w:rsidR="00B950B0">
        <w:rPr>
          <w:rStyle w:val="CommentReference"/>
        </w:rPr>
        <w:commentReference w:id="115"/>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Del="00BA0F2F" w:rsidRDefault="004B1467" w:rsidP="009C4CFA">
      <w:pPr>
        <w:rPr>
          <w:del w:id="121" w:author="Microsoft Office User" w:date="2017-12-18T14:07:00Z"/>
          <w:b/>
          <w:color w:val="000000" w:themeColor="text1"/>
        </w:rPr>
      </w:pPr>
    </w:p>
    <w:p w14:paraId="19A7E9E3" w14:textId="5405645E" w:rsidR="002E3AD9" w:rsidRPr="006902F6" w:rsidDel="00BA0F2F" w:rsidRDefault="000D47AD" w:rsidP="00FF21CB">
      <w:pPr>
        <w:spacing w:line="480" w:lineRule="auto"/>
        <w:rPr>
          <w:del w:id="122" w:author="Microsoft Office User" w:date="2017-12-18T14:07:00Z"/>
          <w:color w:val="000000" w:themeColor="text1"/>
        </w:rPr>
      </w:pPr>
      <w:del w:id="123" w:author="Microsoft Office User" w:date="2017-12-18T14:07:00Z">
        <w:r w:rsidRPr="006902F6" w:rsidDel="00BA0F2F">
          <w:rPr>
            <w:b/>
            <w:color w:val="000000" w:themeColor="text1"/>
          </w:rPr>
          <w:delText>Patient Recruitment</w:delText>
        </w:r>
        <w:r w:rsidR="008B7F23" w:rsidRPr="006902F6" w:rsidDel="00BA0F2F">
          <w:rPr>
            <w:b/>
            <w:color w:val="000000" w:themeColor="text1"/>
          </w:rPr>
          <w:delText xml:space="preserve"> and data collection</w:delText>
        </w:r>
        <w:r w:rsidR="004B1467" w:rsidRPr="006902F6" w:rsidDel="00BA0F2F">
          <w:rPr>
            <w:color w:val="000000" w:themeColor="text1"/>
          </w:rPr>
          <w:delText xml:space="preserve">: </w:delText>
        </w:r>
        <w:r w:rsidR="00FE0E01" w:rsidDel="00BA0F2F">
          <w:rPr>
            <w:color w:val="000000" w:themeColor="text1"/>
          </w:rPr>
          <w:delText>Written informed consent was obtained and the study was approved by the internal review board of the Univers</w:delText>
        </w:r>
        <w:r w:rsidR="00B34566" w:rsidDel="00BA0F2F">
          <w:rPr>
            <w:color w:val="000000" w:themeColor="text1"/>
          </w:rPr>
          <w:delText>ity of</w:delText>
        </w:r>
        <w:r w:rsidR="00FE0E01" w:rsidDel="00BA0F2F">
          <w:rPr>
            <w:color w:val="000000" w:themeColor="text1"/>
          </w:rPr>
          <w:delText xml:space="preserve"> Michigan Medical System. </w:delText>
        </w:r>
        <w:r w:rsidR="00FE0E01" w:rsidDel="00BA0F2F">
          <w:delText>All procedures follow the Helsinki declaration.</w:delText>
        </w:r>
        <w:r w:rsidR="00FE0E01" w:rsidDel="00BA0F2F">
          <w:rPr>
            <w:color w:val="000000" w:themeColor="text1"/>
          </w:rPr>
          <w:delText xml:space="preserve"> </w:delText>
        </w:r>
        <w:r w:rsidR="002E3AD9" w:rsidRPr="006902F6" w:rsidDel="00BA0F2F">
          <w:rPr>
            <w:color w:val="000000" w:themeColor="text1"/>
          </w:rPr>
          <w:delText>Patients</w:delText>
        </w:r>
        <w:r w:rsidR="00FE0E01" w:rsidDel="00BA0F2F">
          <w:rPr>
            <w:color w:val="000000" w:themeColor="text1"/>
          </w:rPr>
          <w:delText xml:space="preserve"> undergoing trans</w:delText>
        </w:r>
        <w:r w:rsidR="00D93561" w:rsidDel="00BA0F2F">
          <w:rPr>
            <w:color w:val="000000" w:themeColor="text1"/>
          </w:rPr>
          <w:delText>s</w:delText>
        </w:r>
        <w:r w:rsidR="00FE0E01" w:rsidDel="00BA0F2F">
          <w:rPr>
            <w:color w:val="000000" w:themeColor="text1"/>
          </w:rPr>
          <w:delText>phenoidal adenomectomy</w:delText>
        </w:r>
        <w:r w:rsidR="002E3AD9" w:rsidRPr="006902F6" w:rsidDel="00BA0F2F">
          <w:rPr>
            <w:color w:val="000000" w:themeColor="text1"/>
          </w:rPr>
          <w:delText xml:space="preserve"> </w:delText>
        </w:r>
        <w:r w:rsidR="00D93561" w:rsidDel="00BA0F2F">
          <w:rPr>
            <w:color w:val="000000" w:themeColor="text1"/>
          </w:rPr>
          <w:delText xml:space="preserve">at the University of Michigan </w:delText>
        </w:r>
        <w:r w:rsidR="002E3AD9" w:rsidRPr="006902F6" w:rsidDel="00BA0F2F">
          <w:rPr>
            <w:color w:val="000000" w:themeColor="text1"/>
          </w:rPr>
          <w:delText>were recruited</w:delText>
        </w:r>
        <w:r w:rsidR="008B7F23" w:rsidRPr="006902F6" w:rsidDel="00BA0F2F">
          <w:rPr>
            <w:color w:val="000000" w:themeColor="text1"/>
          </w:rPr>
          <w:delText xml:space="preserve"> and data was collected</w:delText>
        </w:r>
        <w:r w:rsidR="002E3AD9" w:rsidRPr="006902F6" w:rsidDel="00BA0F2F">
          <w:rPr>
            <w:color w:val="000000" w:themeColor="text1"/>
          </w:rPr>
          <w:delText xml:space="preserve"> as described in Hochberg et al. </w:delText>
        </w:r>
        <w:r w:rsidR="002E3AD9" w:rsidRPr="006902F6" w:rsidDel="00BA0F2F">
          <w:rPr>
            <w:color w:val="000000" w:themeColor="text1"/>
          </w:rPr>
          <w:fldChar w:fldCharType="begin" w:fldLock="1"/>
        </w:r>
        <w:r w:rsidR="00CD3FE5" w:rsidDel="00BA0F2F">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delInstrText>
        </w:r>
        <w:r w:rsidR="002E3AD9" w:rsidRPr="006902F6" w:rsidDel="00BA0F2F">
          <w:rPr>
            <w:color w:val="000000" w:themeColor="text1"/>
          </w:rPr>
          <w:fldChar w:fldCharType="separate"/>
        </w:r>
        <w:r w:rsidR="0062355C" w:rsidRPr="0062355C" w:rsidDel="00BA0F2F">
          <w:rPr>
            <w:noProof/>
            <w:color w:val="000000" w:themeColor="text1"/>
          </w:rPr>
          <w:delText>(11)</w:delText>
        </w:r>
        <w:r w:rsidR="002E3AD9" w:rsidRPr="006902F6" w:rsidDel="00BA0F2F">
          <w:rPr>
            <w:color w:val="000000" w:themeColor="text1"/>
          </w:rPr>
          <w:fldChar w:fldCharType="end"/>
        </w:r>
        <w:r w:rsidR="002E3AD9" w:rsidRPr="006902F6" w:rsidDel="00BA0F2F">
          <w:rPr>
            <w:color w:val="000000" w:themeColor="text1"/>
          </w:rPr>
          <w:delText>.</w:delText>
        </w:r>
        <w:r w:rsidR="00D72995" w:rsidDel="00BA0F2F">
          <w:rPr>
            <w:color w:val="000000" w:themeColor="text1"/>
          </w:rPr>
          <w:delText xml:space="preserve"> Control patients were those that had non-secreting adenomas</w:delText>
        </w:r>
        <w:r w:rsidR="00145584" w:rsidDel="00BA0F2F">
          <w:rPr>
            <w:color w:val="000000" w:themeColor="text1"/>
          </w:rPr>
          <w:delText xml:space="preserve"> and Cushing’s patients were those that had ACTH-secreting adenomas</w:delText>
        </w:r>
        <w:r w:rsidR="00D72995" w:rsidDel="00BA0F2F">
          <w:rPr>
            <w:color w:val="000000" w:themeColor="text1"/>
          </w:rPr>
          <w:delText>.</w:delText>
        </w:r>
      </w:del>
    </w:p>
    <w:p w14:paraId="36556794" w14:textId="77777777" w:rsidR="004B1467" w:rsidDel="00BA0F2F" w:rsidRDefault="004B1467" w:rsidP="00FF21CB">
      <w:pPr>
        <w:spacing w:line="480" w:lineRule="auto"/>
        <w:rPr>
          <w:del w:id="124" w:author="Microsoft Office User" w:date="2017-12-18T14:07:00Z"/>
          <w:b/>
          <w:color w:val="000000" w:themeColor="text1"/>
        </w:rPr>
      </w:pPr>
    </w:p>
    <w:p w14:paraId="2D64B995" w14:textId="264594F4"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282D07">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11)"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82D07" w:rsidRPr="00282D07">
        <w:rPr>
          <w:rFonts w:eastAsia="Times New Roman" w:cs="Times New Roman"/>
          <w:noProof/>
          <w:color w:val="000000" w:themeColor="text1"/>
          <w:shd w:val="clear" w:color="auto" w:fill="FFFFFF"/>
        </w:rPr>
        <w:t xml:space="preserve">(Hochberg </w:t>
      </w:r>
      <w:r w:rsidR="00282D07" w:rsidRPr="00282D07">
        <w:rPr>
          <w:rFonts w:eastAsia="Times New Roman" w:cs="Times New Roman"/>
          <w:i/>
          <w:noProof/>
          <w:color w:val="000000" w:themeColor="text1"/>
          <w:shd w:val="clear" w:color="auto" w:fill="FFFFFF"/>
        </w:rPr>
        <w:t>et al.</w:t>
      </w:r>
      <w:r w:rsidR="00282D07" w:rsidRPr="00282D07">
        <w:rPr>
          <w:rFonts w:eastAsia="Times New Roman" w:cs="Times New Roman"/>
          <w:noProof/>
          <w:color w:val="000000" w:themeColor="text1"/>
          <w:shd w:val="clear" w:color="auto" w:fill="FFFFFF"/>
        </w:rPr>
        <w:t xml:space="preserve"> 2015)</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commentRangeStart w:id="125"/>
      <w:r w:rsidR="00C72565">
        <w:rPr>
          <w:rFonts w:eastAsia="Times New Roman" w:cs="Times New Roman"/>
          <w:color w:val="000000" w:themeColor="text1"/>
          <w:shd w:val="clear" w:color="auto" w:fill="FFFFFF"/>
        </w:rPr>
        <w:t xml:space="preserve"> </w:t>
      </w:r>
      <w:ins w:id="126" w:author="Microsoft Office User" w:date="2017-12-14T11:33:00Z">
        <w:r w:rsidR="001A079A">
          <w:rPr>
            <w:rFonts w:eastAsia="Times New Roman" w:cs="Times New Roman"/>
            <w:color w:val="000000" w:themeColor="text1"/>
            <w:shd w:val="clear" w:color="auto" w:fill="FFFFFF"/>
          </w:rPr>
          <w:t xml:space="preserve">Symptoms included lethargy, weight </w:t>
        </w:r>
        <w:r w:rsidR="001A079A">
          <w:rPr>
            <w:rFonts w:eastAsia="Times New Roman" w:cs="Times New Roman"/>
            <w:color w:val="000000" w:themeColor="text1"/>
            <w:shd w:val="clear" w:color="auto" w:fill="FFFFFF"/>
          </w:rPr>
          <w:lastRenderedPageBreak/>
          <w:t xml:space="preserve">loss and evidence of pancreatitis in some of the mice. </w:t>
        </w:r>
      </w:ins>
      <w:commentRangeEnd w:id="125"/>
      <w:ins w:id="127" w:author="Microsoft Office User" w:date="2017-12-18T09:54:00Z">
        <w:r w:rsidR="00B950B0">
          <w:rPr>
            <w:rStyle w:val="CommentReference"/>
          </w:rPr>
          <w:commentReference w:id="125"/>
        </w:r>
      </w:ins>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commentRangeStart w:id="128"/>
      <w:ins w:id="129" w:author="Microsoft Office User" w:date="2017-12-14T11:52:00Z">
        <w:r w:rsidR="004D4631">
          <w:rPr>
            <w:rFonts w:eastAsia="Times New Roman" w:cs="Times New Roman"/>
            <w:color w:val="000000" w:themeColor="text1"/>
            <w:shd w:val="clear" w:color="auto" w:fill="FFFFFF"/>
          </w:rPr>
          <w:t>We performed a CLAMS experiment</w:t>
        </w:r>
      </w:ins>
      <w:ins w:id="130" w:author="Microsoft Office User" w:date="2017-12-14T11:58:00Z">
        <w:r w:rsidR="00D77990">
          <w:rPr>
            <w:rFonts w:eastAsia="Times New Roman" w:cs="Times New Roman"/>
            <w:color w:val="000000" w:themeColor="text1"/>
            <w:shd w:val="clear" w:color="auto" w:fill="FFFFFF"/>
          </w:rPr>
          <w:t xml:space="preserve"> (data not shown)</w:t>
        </w:r>
      </w:ins>
      <w:ins w:id="131" w:author="Microsoft Office User" w:date="2017-12-14T11:52:00Z">
        <w:r w:rsidR="004D4631">
          <w:rPr>
            <w:rFonts w:eastAsia="Times New Roman" w:cs="Times New Roman"/>
            <w:color w:val="000000" w:themeColor="text1"/>
            <w:shd w:val="clear" w:color="auto" w:fill="FFFFFF"/>
          </w:rPr>
          <w:t xml:space="preserve"> with the</w:t>
        </w:r>
      </w:ins>
      <w:ins w:id="132" w:author="Microsoft Office User" w:date="2017-12-14T11:53:00Z">
        <w:r w:rsidR="004D4631">
          <w:rPr>
            <w:rFonts w:eastAsia="Times New Roman" w:cs="Times New Roman"/>
            <w:color w:val="000000" w:themeColor="text1"/>
            <w:shd w:val="clear" w:color="auto" w:fill="FFFFFF"/>
          </w:rPr>
          <w:t xml:space="preserve"> 12-week diet study</w:t>
        </w:r>
      </w:ins>
      <w:ins w:id="133" w:author="Microsoft Office User" w:date="2017-12-14T11:52:00Z">
        <w:r w:rsidR="004D4631">
          <w:rPr>
            <w:rFonts w:eastAsia="Times New Roman" w:cs="Times New Roman"/>
            <w:color w:val="000000" w:themeColor="text1"/>
            <w:shd w:val="clear" w:color="auto" w:fill="FFFFFF"/>
          </w:rPr>
          <w:t xml:space="preserve"> </w:t>
        </w:r>
      </w:ins>
      <w:ins w:id="134" w:author="Microsoft Office User" w:date="2017-12-14T11:53:00Z">
        <w:r w:rsidR="004D4631">
          <w:rPr>
            <w:rFonts w:eastAsia="Times New Roman" w:cs="Times New Roman"/>
            <w:color w:val="000000" w:themeColor="text1"/>
            <w:shd w:val="clear" w:color="auto" w:fill="FFFFFF"/>
          </w:rPr>
          <w:t>prior to dexamethasone treatment where mice were singly housed for</w:t>
        </w:r>
      </w:ins>
      <w:ins w:id="135" w:author="Microsoft Office User" w:date="2017-12-14T11:54:00Z">
        <w:r w:rsidR="004D4631">
          <w:rPr>
            <w:rFonts w:eastAsia="Times New Roman" w:cs="Times New Roman"/>
            <w:color w:val="000000" w:themeColor="text1"/>
            <w:shd w:val="clear" w:color="auto" w:fill="FFFFFF"/>
          </w:rPr>
          <w:t xml:space="preserve"> approximately </w:t>
        </w:r>
      </w:ins>
      <w:ins w:id="136" w:author="Microsoft Office User" w:date="2017-12-14T11:53:00Z">
        <w:r w:rsidR="004D4631">
          <w:rPr>
            <w:rFonts w:eastAsia="Times New Roman" w:cs="Times New Roman"/>
            <w:color w:val="000000" w:themeColor="text1"/>
            <w:shd w:val="clear" w:color="auto" w:fill="FFFFFF"/>
          </w:rPr>
          <w:t>one week</w:t>
        </w:r>
      </w:ins>
      <w:ins w:id="137" w:author="Microsoft Office User" w:date="2017-12-14T11:54:00Z">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ins>
      <w:ins w:id="138" w:author="Microsoft Office User" w:date="2017-12-14T11:58:00Z">
        <w:r w:rsidR="00D77990">
          <w:rPr>
            <w:rFonts w:eastAsia="Times New Roman" w:cs="Times New Roman"/>
            <w:color w:val="000000" w:themeColor="text1"/>
            <w:shd w:val="clear" w:color="auto" w:fill="FFFFFF"/>
          </w:rPr>
          <w:t>fluctuations</w:t>
        </w:r>
      </w:ins>
      <w:ins w:id="139" w:author="Microsoft Office User" w:date="2017-12-14T11:54:00Z">
        <w:r w:rsidR="004D4631">
          <w:rPr>
            <w:rFonts w:eastAsia="Times New Roman" w:cs="Times New Roman"/>
            <w:color w:val="000000" w:themeColor="text1"/>
            <w:shd w:val="clear" w:color="auto" w:fill="FFFFFF"/>
          </w:rPr>
          <w:t xml:space="preserve"> in body weight initially. Body weight quickly stabilized following removal from the CLAMS in both groups</w:t>
        </w:r>
      </w:ins>
      <w:ins w:id="140" w:author="Microsoft Office User" w:date="2017-12-14T11:58:00Z">
        <w:r w:rsidR="00D77990">
          <w:rPr>
            <w:rFonts w:eastAsia="Times New Roman" w:cs="Times New Roman"/>
            <w:color w:val="000000" w:themeColor="text1"/>
            <w:shd w:val="clear" w:color="auto" w:fill="FFFFFF"/>
          </w:rPr>
          <w:t>.</w:t>
        </w:r>
      </w:ins>
      <w:ins w:id="141" w:author="Microsoft Office User" w:date="2017-12-14T11:53:00Z">
        <w:r w:rsidR="004D4631">
          <w:rPr>
            <w:rFonts w:eastAsia="Times New Roman" w:cs="Times New Roman"/>
            <w:color w:val="000000" w:themeColor="text1"/>
            <w:shd w:val="clear" w:color="auto" w:fill="FFFFFF"/>
          </w:rPr>
          <w:t xml:space="preserve"> </w:t>
        </w:r>
      </w:ins>
      <w:commentRangeEnd w:id="128"/>
      <w:ins w:id="142" w:author="Microsoft Office User" w:date="2017-12-18T09:54:00Z">
        <w:r w:rsidR="00B950B0">
          <w:rPr>
            <w:rStyle w:val="CommentReference"/>
          </w:rPr>
          <w:commentReference w:id="128"/>
        </w:r>
      </w:ins>
      <w:r w:rsidR="00EB0A54" w:rsidRPr="006902F6">
        <w:rPr>
          <w:rFonts w:eastAsia="Times New Roman" w:cs="Times New Roman"/>
          <w:color w:val="000000" w:themeColor="text1"/>
          <w:shd w:val="clear" w:color="auto" w:fill="FFFFFF"/>
        </w:rPr>
        <w:t>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7FACF42A"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w:t>
      </w:r>
      <w:r w:rsidR="00BF4435" w:rsidRPr="006902F6">
        <w:rPr>
          <w:color w:val="000000" w:themeColor="text1"/>
        </w:rPr>
        <w:lastRenderedPageBreak/>
        <w:t>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282D07">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Halseth &lt;i&gt;et al.&lt;/i&gt; 1999; Ayala &lt;i&gt;et al.&lt;/i&gt; 2006; McGuinness &lt;i&gt;et al.&lt;/i&gt; 2009)", "plainTextFormattedCitation" : "(Halseth et al. 1999; Ayala et al. 2006; McGuinness et al. 2009)", "previouslyFormattedCitation" : "(25\u201327)" }, "properties" : {  }, "schema" : "https://github.com/citation-style-language/schema/raw/master/csl-citation.json" }</w:instrText>
      </w:r>
      <w:r w:rsidR="00A328CA"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 McGuinness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9)</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proofErr w:type="gramStart"/>
      <w:r w:rsidR="00C86E77" w:rsidRPr="006902F6">
        <w:rPr>
          <w:rFonts w:ascii="Calibri" w:hAnsi="Calibri" w:cs="Arial"/>
          <w:color w:val="000000" w:themeColor="text1"/>
        </w:rPr>
        <w:t>hour</w:t>
      </w:r>
      <w:proofErr w:type="gramEnd"/>
      <w:r w:rsidR="00C86E77" w:rsidRPr="006902F6">
        <w:rPr>
          <w:rFonts w:ascii="Calibri" w:hAnsi="Calibri" w:cs="Arial"/>
          <w:color w:val="000000" w:themeColor="text1"/>
        </w:rPr>
        <w:t xml:space="preserve">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lastRenderedPageBreak/>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282D07">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Kraegen &lt;i&gt;et al.&lt;/i&gt; 1985; Halseth &lt;i&gt;et al.&lt;/i&gt; 1999; Ayala &lt;i&gt;et al.&lt;/i&gt; 2006)", "plainTextFormattedCitation" : "(Kraegen et al. 1985; Halseth et al. 1999; Ayala et al. 2006)", "previouslyFormattedCitation" : "(26\u201328)" }, "properties" : {  }, "schema" : "https://github.com/citation-style-language/schema/raw/master/csl-citation.json" }</w:instrText>
      </w:r>
      <w:r w:rsidR="00824C9D"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Kraegen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85; 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73D39AB"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 xml:space="preserve">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2C13FC83"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ins w:id="143" w:author="Microsoft Office User" w:date="2017-12-18T14:29:00Z">
        <w:r w:rsidR="00080AF9">
          <w:rPr>
            <w:color w:val="000000" w:themeColor="text1"/>
          </w:rPr>
          <w:t>; ATCC</w:t>
        </w:r>
      </w:ins>
      <w:ins w:id="144" w:author="Microsoft Office User" w:date="2017-12-18T14:30:00Z">
        <w:r w:rsidR="00CF4143">
          <w:rPr>
            <w:color w:val="000000" w:themeColor="text1"/>
          </w:rPr>
          <w:t>; authenticated via STRS analysis</w:t>
        </w:r>
      </w:ins>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lastRenderedPageBreak/>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high glucos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282D07">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Chiang S-H, Chang L 2002)", "plainTextFormattedCitation" : "(Chiang S-H, Chang L 2002)", "previouslyFormattedCitation" : "(29)" }, "properties" : {  }, "schema" : "https://github.com/citation-style-language/schema/raw/master/csl-citation.json" }</w:instrText>
      </w:r>
      <w:r w:rsidR="00DA1B5A" w:rsidRPr="006902F6">
        <w:rPr>
          <w:rFonts w:cs="Helvetica"/>
          <w:color w:val="000000" w:themeColor="text1"/>
        </w:rPr>
        <w:fldChar w:fldCharType="separate"/>
      </w:r>
      <w:r w:rsidR="00282D07" w:rsidRPr="00282D07">
        <w:rPr>
          <w:rFonts w:cs="Helvetica"/>
          <w:noProof/>
          <w:color w:val="000000" w:themeColor="text1"/>
        </w:rPr>
        <w:t>(Chiang S-H, Chang L 200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ins w:id="145" w:author="Microsoft Office User" w:date="2017-12-18T14:30:00Z">
        <w:r w:rsidR="00CF4143">
          <w:rPr>
            <w:rFonts w:cs="Helvetica"/>
            <w:color w:val="000000" w:themeColor="text1"/>
          </w:rPr>
          <w:t xml:space="preserve"> Cells used for these experiments were not </w:t>
        </w:r>
      </w:ins>
      <w:ins w:id="146" w:author="Microsoft Office User" w:date="2017-12-18T14:31:00Z">
        <w:r w:rsidR="00CF4143">
          <w:rPr>
            <w:rFonts w:cs="Helvetica"/>
            <w:color w:val="000000" w:themeColor="text1"/>
          </w:rPr>
          <w:t>cultured beyond 22 passages.</w:t>
        </w:r>
      </w:ins>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1604B57A"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282D07">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Lu &lt;i&gt;et al.&lt;/i&gt; 2014a)", "plainTextFormattedCitation" : "(Lu et al. 2014a)", "previouslyFormattedCitation" : "(30)"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82D07" w:rsidRPr="00282D07">
        <w:rPr>
          <w:rFonts w:eastAsia="Times New Roman" w:cs="Times New Roman"/>
          <w:noProof/>
          <w:color w:val="000000" w:themeColor="text1"/>
          <w:szCs w:val="21"/>
          <w:shd w:val="clear" w:color="auto" w:fill="FFFFFF"/>
        </w:rPr>
        <w:t xml:space="preserve">(Lu </w:t>
      </w:r>
      <w:r w:rsidR="00282D07" w:rsidRPr="00282D07">
        <w:rPr>
          <w:rFonts w:eastAsia="Times New Roman" w:cs="Times New Roman"/>
          <w:i/>
          <w:noProof/>
          <w:color w:val="000000" w:themeColor="text1"/>
          <w:szCs w:val="21"/>
          <w:shd w:val="clear" w:color="auto" w:fill="FFFFFF"/>
        </w:rPr>
        <w:t>et al.</w:t>
      </w:r>
      <w:r w:rsidR="00282D07" w:rsidRPr="00282D07">
        <w:rPr>
          <w:rFonts w:eastAsia="Times New Roman" w:cs="Times New Roman"/>
          <w:noProof/>
          <w:color w:val="000000" w:themeColor="text1"/>
          <w:szCs w:val="21"/>
          <w:shd w:val="clear" w:color="auto" w:fill="FFFFFF"/>
        </w:rPr>
        <w:t xml:space="preserve"> 2014a)</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43698C8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3DEE544E" w:rsidR="00833B9D" w:rsidRPr="006902F6" w:rsidRDefault="00642BDD" w:rsidP="00FF21CB">
      <w:pPr>
        <w:spacing w:line="480" w:lineRule="auto"/>
        <w:rPr>
          <w:rFonts w:cs="Times New Roman"/>
          <w:color w:val="000000" w:themeColor="text1"/>
        </w:rPr>
      </w:pPr>
      <w:r w:rsidRPr="006902F6">
        <w:rPr>
          <w:b/>
          <w:color w:val="000000" w:themeColor="text1"/>
        </w:rPr>
        <w:lastRenderedPageBreak/>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282D07">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Lu &lt;i&gt;et al.&lt;/i&gt; 2014b)", "plainTextFormattedCitation" : "(Lu et al. 2014b)", "previouslyFormattedCitation" : "(31)" }, "properties" : {  }, "schema" : "https://github.com/citation-style-language/schema/raw/master/csl-citation.json" }</w:instrText>
      </w:r>
      <w:r w:rsidR="00C70A9A" w:rsidRPr="006902F6">
        <w:rPr>
          <w:rFonts w:cs="Times New Roman"/>
          <w:color w:val="000000" w:themeColor="text1"/>
        </w:rPr>
        <w:fldChar w:fldCharType="separate"/>
      </w:r>
      <w:r w:rsidR="00282D07" w:rsidRPr="00282D07">
        <w:rPr>
          <w:rFonts w:cs="Times New Roman"/>
          <w:noProof/>
          <w:color w:val="000000" w:themeColor="text1"/>
        </w:rPr>
        <w:t xml:space="preserve">(Lu </w:t>
      </w:r>
      <w:r w:rsidR="00282D07" w:rsidRPr="00282D07">
        <w:rPr>
          <w:rFonts w:cs="Times New Roman"/>
          <w:i/>
          <w:noProof/>
          <w:color w:val="000000" w:themeColor="text1"/>
        </w:rPr>
        <w:t>et al.</w:t>
      </w:r>
      <w:r w:rsidR="00282D07" w:rsidRPr="00282D07">
        <w:rPr>
          <w:rFonts w:cs="Times New Roman"/>
          <w:noProof/>
          <w:color w:val="000000" w:themeColor="text1"/>
        </w:rPr>
        <w:t xml:space="preserve"> 2014b)</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5883746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 xml:space="preserve">54 </w:t>
      </w:r>
      <w:proofErr w:type="spellStart"/>
      <w:r w:rsidR="00A804DB">
        <w:rPr>
          <w:rFonts w:eastAsia="Times New Roman" w:cs="Times New Roman"/>
          <w:color w:val="000000" w:themeColor="text1"/>
          <w:shd w:val="clear" w:color="auto" w:fill="FFFFFF"/>
        </w:rPr>
        <w:t>kDa</w:t>
      </w:r>
      <w:proofErr w:type="spellEnd"/>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lastRenderedPageBreak/>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ins w:id="147" w:author="Microsoft Office User" w:date="2017-12-18T14:12:00Z"/>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2F3DD8" w:rsidRDefault="002F3DD8" w:rsidP="002F3DD8">
      <w:pPr>
        <w:rPr>
          <w:rPrChange w:id="148" w:author="Microsoft Office User" w:date="2017-12-18T14:12:00Z">
            <w:rPr>
              <w:color w:val="000000" w:themeColor="text1"/>
            </w:rPr>
          </w:rPrChange>
        </w:rPr>
        <w:pPrChange w:id="149" w:author="Microsoft Office User" w:date="2017-12-18T14:12:00Z">
          <w:pPr>
            <w:pStyle w:val="Heading1"/>
          </w:pPr>
        </w:pPrChange>
      </w:pPr>
    </w:p>
    <w:p w14:paraId="11C54660" w14:textId="74066803" w:rsidR="00F0261F" w:rsidRPr="006902F6" w:rsidDel="00163414" w:rsidRDefault="009115EE" w:rsidP="00A81B12">
      <w:pPr>
        <w:spacing w:line="480" w:lineRule="auto"/>
        <w:rPr>
          <w:del w:id="150" w:author="Microsoft Office User" w:date="2017-12-18T14:11:00Z"/>
          <w:color w:val="000000" w:themeColor="text1"/>
        </w:rPr>
      </w:pPr>
      <w:del w:id="151" w:author="Microsoft Office User" w:date="2017-12-18T14:11:00Z">
        <w:r w:rsidDel="00163414">
          <w:rPr>
            <w:color w:val="000000" w:themeColor="text1"/>
          </w:rPr>
          <w:delText>We</w:delText>
        </w:r>
        <w:r w:rsidR="009B18AB" w:rsidRPr="006902F6" w:rsidDel="00163414">
          <w:rPr>
            <w:color w:val="000000" w:themeColor="text1"/>
          </w:rPr>
          <w:delText xml:space="preserve"> </w:delText>
        </w:r>
        <w:r w:rsidR="00DD413F" w:rsidRPr="006902F6" w:rsidDel="00163414">
          <w:rPr>
            <w:color w:val="000000" w:themeColor="text1"/>
          </w:rPr>
          <w:delText>ha</w:delText>
        </w:r>
        <w:r w:rsidDel="00163414">
          <w:rPr>
            <w:color w:val="000000" w:themeColor="text1"/>
          </w:rPr>
          <w:delText>ve</w:delText>
        </w:r>
        <w:r w:rsidR="00DD413F" w:rsidRPr="006902F6" w:rsidDel="00163414">
          <w:rPr>
            <w:color w:val="000000" w:themeColor="text1"/>
          </w:rPr>
          <w:delText xml:space="preserve"> previously</w:delText>
        </w:r>
        <w:r w:rsidR="009B18AB" w:rsidRPr="006902F6" w:rsidDel="00163414">
          <w:rPr>
            <w:color w:val="000000" w:themeColor="text1"/>
          </w:rPr>
          <w:delText xml:space="preserve"> </w:delText>
        </w:r>
        <w:r w:rsidR="00DD413F" w:rsidRPr="006902F6" w:rsidDel="00163414">
          <w:rPr>
            <w:color w:val="000000" w:themeColor="text1"/>
          </w:rPr>
          <w:delText>published data</w:delText>
        </w:r>
        <w:r w:rsidR="006F2C91" w:rsidRPr="006902F6" w:rsidDel="00163414">
          <w:rPr>
            <w:color w:val="000000" w:themeColor="text1"/>
          </w:rPr>
          <w:delText xml:space="preserve"> </w:delText>
        </w:r>
        <w:r w:rsidR="00E72723" w:rsidRPr="006902F6" w:rsidDel="00163414">
          <w:rPr>
            <w:color w:val="000000" w:themeColor="text1"/>
          </w:rPr>
          <w:delText>suggest</w:delText>
        </w:r>
        <w:r w:rsidDel="00163414">
          <w:rPr>
            <w:color w:val="000000" w:themeColor="text1"/>
          </w:rPr>
          <w:delText>ing</w:delText>
        </w:r>
        <w:r w:rsidR="00E72723" w:rsidRPr="006902F6" w:rsidDel="00163414">
          <w:rPr>
            <w:color w:val="000000" w:themeColor="text1"/>
          </w:rPr>
          <w:delText xml:space="preserve"> </w:delText>
        </w:r>
        <w:r w:rsidR="00E56A69" w:rsidRPr="006902F6" w:rsidDel="00163414">
          <w:rPr>
            <w:color w:val="000000" w:themeColor="text1"/>
          </w:rPr>
          <w:delText>gene expression</w:delText>
        </w:r>
        <w:r w:rsidR="00B36EF4" w:rsidDel="00163414">
          <w:rPr>
            <w:color w:val="000000" w:themeColor="text1"/>
          </w:rPr>
          <w:delText xml:space="preserve"> differences</w:delText>
        </w:r>
        <w:r w:rsidR="00E72723" w:rsidRPr="006902F6" w:rsidDel="00163414">
          <w:rPr>
            <w:color w:val="000000" w:themeColor="text1"/>
          </w:rPr>
          <w:delText xml:space="preserve"> in adipose tissue</w:delText>
        </w:r>
        <w:r w:rsidR="00E56A69" w:rsidRPr="006902F6" w:rsidDel="00163414">
          <w:rPr>
            <w:color w:val="000000" w:themeColor="text1"/>
          </w:rPr>
          <w:delText xml:space="preserve"> </w:delText>
        </w:r>
        <w:r w:rsidR="00B36EF4" w:rsidDel="00163414">
          <w:rPr>
            <w:color w:val="000000" w:themeColor="text1"/>
          </w:rPr>
          <w:delText xml:space="preserve">from patients with </w:delText>
        </w:r>
        <w:r w:rsidR="00DD413F" w:rsidRPr="006902F6" w:rsidDel="00163414">
          <w:rPr>
            <w:color w:val="000000" w:themeColor="text1"/>
          </w:rPr>
          <w:delText xml:space="preserve">Cushing’s disease and controls </w:delText>
        </w:r>
        <w:r w:rsidR="00351E0C" w:rsidDel="00163414">
          <w:rPr>
            <w:color w:val="000000" w:themeColor="text1"/>
          </w:rPr>
          <w:delText xml:space="preserve">depending on their obesity status </w:delText>
        </w:r>
        <w:r w:rsidR="00960D10" w:rsidRPr="006902F6" w:rsidDel="00163414">
          <w:rPr>
            <w:color w:val="000000" w:themeColor="text1"/>
          </w:rPr>
          <w:fldChar w:fldCharType="begin" w:fldLock="1"/>
        </w:r>
        <w:r w:rsidR="00CD3FE5" w:rsidDel="00163414">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delInstrText>
        </w:r>
        <w:r w:rsidR="00960D10" w:rsidRPr="006902F6" w:rsidDel="00163414">
          <w:rPr>
            <w:color w:val="000000" w:themeColor="text1"/>
          </w:rPr>
          <w:fldChar w:fldCharType="separate"/>
        </w:r>
        <w:r w:rsidR="0062355C" w:rsidRPr="0062355C" w:rsidDel="00163414">
          <w:rPr>
            <w:noProof/>
            <w:color w:val="000000" w:themeColor="text1"/>
          </w:rPr>
          <w:delText>(11)</w:delText>
        </w:r>
        <w:r w:rsidR="00960D10" w:rsidRPr="006902F6" w:rsidDel="00163414">
          <w:rPr>
            <w:color w:val="000000" w:themeColor="text1"/>
          </w:rPr>
          <w:fldChar w:fldCharType="end"/>
        </w:r>
        <w:r w:rsidR="00DD413F" w:rsidRPr="006902F6" w:rsidDel="00163414">
          <w:rPr>
            <w:color w:val="000000" w:themeColor="text1"/>
          </w:rPr>
          <w:delText xml:space="preserve">. </w:delText>
        </w:r>
        <w:r w:rsidR="00E72723" w:rsidRPr="006902F6" w:rsidDel="00163414">
          <w:rPr>
            <w:color w:val="000000" w:themeColor="text1"/>
          </w:rPr>
          <w:delText>Based on this</w:delText>
        </w:r>
        <w:r w:rsidDel="00163414">
          <w:rPr>
            <w:color w:val="000000" w:themeColor="text1"/>
          </w:rPr>
          <w:delText xml:space="preserve"> finding</w:delText>
        </w:r>
        <w:r w:rsidR="00E72723" w:rsidRPr="006902F6" w:rsidDel="00163414">
          <w:rPr>
            <w:color w:val="000000" w:themeColor="text1"/>
          </w:rPr>
          <w:delText>, we</w:delText>
        </w:r>
        <w:r w:rsidR="00DD413F" w:rsidRPr="006902F6" w:rsidDel="00163414">
          <w:rPr>
            <w:color w:val="000000" w:themeColor="text1"/>
          </w:rPr>
          <w:delText xml:space="preserve"> speculated that the </w:delText>
        </w:r>
        <w:r w:rsidR="00E72723" w:rsidRPr="006902F6" w:rsidDel="00163414">
          <w:rPr>
            <w:color w:val="000000" w:themeColor="text1"/>
          </w:rPr>
          <w:delText xml:space="preserve">glucocorticoid responses </w:delText>
        </w:r>
        <w:r w:rsidR="00E56A69" w:rsidRPr="006902F6" w:rsidDel="00163414">
          <w:rPr>
            <w:color w:val="000000" w:themeColor="text1"/>
          </w:rPr>
          <w:delText>may vary according to obesity</w:delText>
        </w:r>
        <w:r w:rsidR="00DD413F" w:rsidRPr="006902F6" w:rsidDel="00163414">
          <w:rPr>
            <w:color w:val="000000" w:themeColor="text1"/>
          </w:rPr>
          <w:delText xml:space="preserve"> status. </w:delText>
        </w:r>
        <w:r w:rsidR="00B36EF4" w:rsidDel="00163414">
          <w:rPr>
            <w:color w:val="000000" w:themeColor="text1"/>
          </w:rPr>
          <w:delText>We</w:delText>
        </w:r>
        <w:r w:rsidR="00DD413F" w:rsidRPr="006902F6" w:rsidDel="00163414">
          <w:rPr>
            <w:color w:val="000000" w:themeColor="text1"/>
          </w:rPr>
          <w:delText xml:space="preserve"> re-analyzed the</w:delText>
        </w:r>
        <w:r w:rsidR="00B36EF4" w:rsidDel="00163414">
          <w:rPr>
            <w:color w:val="000000" w:themeColor="text1"/>
          </w:rPr>
          <w:delText>ir clinical</w:delText>
        </w:r>
        <w:r w:rsidR="00DD413F" w:rsidRPr="006902F6" w:rsidDel="00163414">
          <w:rPr>
            <w:color w:val="000000" w:themeColor="text1"/>
          </w:rPr>
          <w:delText xml:space="preserve"> data stratifying the Cushingoid and control groups by BMI</w:delText>
        </w:r>
        <w:r w:rsidR="006C0BFE" w:rsidRPr="006902F6" w:rsidDel="00163414">
          <w:rPr>
            <w:color w:val="000000" w:themeColor="text1"/>
          </w:rPr>
          <w:delText xml:space="preserve"> (Figure 1A)</w:delText>
        </w:r>
        <w:r w:rsidR="00DD413F" w:rsidRPr="006902F6" w:rsidDel="00163414">
          <w:rPr>
            <w:color w:val="000000" w:themeColor="text1"/>
          </w:rPr>
          <w:delText>, classi</w:delText>
        </w:r>
        <w:r w:rsidR="00AF03AD" w:rsidRPr="006902F6" w:rsidDel="00163414">
          <w:rPr>
            <w:color w:val="000000" w:themeColor="text1"/>
          </w:rPr>
          <w:delText xml:space="preserve">fying </w:delText>
        </w:r>
        <w:r w:rsidR="004405D4" w:rsidDel="00163414">
          <w:rPr>
            <w:color w:val="000000" w:themeColor="text1"/>
          </w:rPr>
          <w:delText>participants</w:delText>
        </w:r>
        <w:r w:rsidR="00AF03AD" w:rsidRPr="006902F6" w:rsidDel="00163414">
          <w:rPr>
            <w:color w:val="000000" w:themeColor="text1"/>
          </w:rPr>
          <w:delText xml:space="preserve"> as </w:delText>
        </w:r>
        <w:r w:rsidR="004405D4" w:rsidDel="00163414">
          <w:rPr>
            <w:color w:val="000000" w:themeColor="text1"/>
          </w:rPr>
          <w:delText>either</w:delText>
        </w:r>
        <w:r w:rsidR="00AF03AD" w:rsidRPr="006902F6" w:rsidDel="00163414">
          <w:rPr>
            <w:color w:val="000000" w:themeColor="text1"/>
          </w:rPr>
          <w:delText xml:space="preserve"> “Not </w:delText>
        </w:r>
        <w:r w:rsidR="00DD413F" w:rsidRPr="006902F6" w:rsidDel="00163414">
          <w:rPr>
            <w:color w:val="000000" w:themeColor="text1"/>
          </w:rPr>
          <w:delText>obese”</w:delText>
        </w:r>
        <w:r w:rsidR="004205E6" w:rsidRPr="006902F6" w:rsidDel="00163414">
          <w:rPr>
            <w:color w:val="000000" w:themeColor="text1"/>
          </w:rPr>
          <w:delText xml:space="preserve"> (BMI</w:delText>
        </w:r>
        <w:r w:rsidR="00486FEB" w:rsidRPr="006902F6" w:rsidDel="00163414">
          <w:rPr>
            <w:color w:val="000000" w:themeColor="text1"/>
          </w:rPr>
          <w:delText xml:space="preserve"> </w:delText>
        </w:r>
        <w:r w:rsidR="00486FEB" w:rsidRPr="006902F6" w:rsidDel="00163414">
          <w:rPr>
            <w:color w:val="000000" w:themeColor="text1"/>
          </w:rPr>
          <w:sym w:font="Symbol" w:char="F03C"/>
        </w:r>
        <w:r w:rsidR="00486FEB" w:rsidRPr="006902F6" w:rsidDel="00163414">
          <w:rPr>
            <w:color w:val="000000" w:themeColor="text1"/>
          </w:rPr>
          <w:delText xml:space="preserve"> 30</w:delText>
        </w:r>
        <w:r w:rsidR="004205E6" w:rsidRPr="006902F6" w:rsidDel="00163414">
          <w:rPr>
            <w:color w:val="000000" w:themeColor="text1"/>
          </w:rPr>
          <w:delText xml:space="preserve">) </w:delText>
        </w:r>
        <w:r w:rsidR="004405D4" w:rsidDel="00163414">
          <w:rPr>
            <w:color w:val="000000" w:themeColor="text1"/>
          </w:rPr>
          <w:delText>or</w:delText>
        </w:r>
        <w:r w:rsidR="004405D4" w:rsidRPr="006902F6" w:rsidDel="00163414">
          <w:rPr>
            <w:color w:val="000000" w:themeColor="text1"/>
          </w:rPr>
          <w:delText xml:space="preserve"> </w:delText>
        </w:r>
        <w:r w:rsidR="004205E6" w:rsidRPr="006902F6" w:rsidDel="00163414">
          <w:rPr>
            <w:color w:val="000000" w:themeColor="text1"/>
          </w:rPr>
          <w:delText>“Obese” (BMI</w:delText>
        </w:r>
        <w:r w:rsidR="00166860" w:rsidRPr="006902F6" w:rsidDel="00163414">
          <w:rPr>
            <w:color w:val="000000" w:themeColor="text1"/>
          </w:rPr>
          <w:delText xml:space="preserve"> </w:delText>
        </w:r>
        <w:r w:rsidR="00486FEB" w:rsidRPr="006902F6" w:rsidDel="00163414">
          <w:rPr>
            <w:color w:val="000000" w:themeColor="text1"/>
          </w:rPr>
          <w:sym w:font="Symbol" w:char="F0B3"/>
        </w:r>
        <w:r w:rsidR="00166860" w:rsidRPr="006902F6" w:rsidDel="00163414">
          <w:rPr>
            <w:color w:val="000000" w:themeColor="text1"/>
          </w:rPr>
          <w:delText xml:space="preserve"> 30</w:delText>
        </w:r>
        <w:r w:rsidR="004205E6" w:rsidRPr="006902F6" w:rsidDel="00163414">
          <w:rPr>
            <w:color w:val="000000" w:themeColor="text1"/>
          </w:rPr>
          <w:delText>)</w:delText>
        </w:r>
        <w:r w:rsidR="00387B82" w:rsidRPr="006902F6" w:rsidDel="00163414">
          <w:rPr>
            <w:color w:val="000000" w:themeColor="text1"/>
          </w:rPr>
          <w:delText>.</w:delText>
        </w:r>
        <w:r w:rsidR="00776581" w:rsidRPr="006902F6" w:rsidDel="00163414">
          <w:rPr>
            <w:color w:val="000000" w:themeColor="text1"/>
          </w:rPr>
          <w:delText xml:space="preserve"> </w:delText>
        </w:r>
        <w:r w:rsidR="005074CE" w:rsidDel="00163414">
          <w:rPr>
            <w:color w:val="000000" w:themeColor="text1"/>
          </w:rPr>
          <w:delText>We found</w:delText>
        </w:r>
        <w:r w:rsidR="00900242" w:rsidRPr="006902F6" w:rsidDel="00163414">
          <w:rPr>
            <w:color w:val="000000" w:themeColor="text1"/>
          </w:rPr>
          <w:delText xml:space="preserve"> no significant differences in BMI in the control</w:delText>
        </w:r>
        <w:r w:rsidR="005074CE" w:rsidDel="00163414">
          <w:rPr>
            <w:color w:val="000000" w:themeColor="text1"/>
          </w:rPr>
          <w:delText xml:space="preserve"> group</w:delText>
        </w:r>
        <w:r w:rsidR="00900242" w:rsidRPr="006902F6" w:rsidDel="00163414">
          <w:rPr>
            <w:color w:val="000000" w:themeColor="text1"/>
          </w:rPr>
          <w:delText xml:space="preserve"> compared to the Cushing’s</w:delText>
        </w:r>
        <w:r w:rsidR="00786101" w:rsidDel="00163414">
          <w:rPr>
            <w:color w:val="000000" w:themeColor="text1"/>
          </w:rPr>
          <w:delText xml:space="preserve"> group</w:delText>
        </w:r>
        <w:r w:rsidR="00E3741C" w:rsidDel="00163414">
          <w:rPr>
            <w:color w:val="000000" w:themeColor="text1"/>
          </w:rPr>
          <w:delText>. H</w:delText>
        </w:r>
        <w:r w:rsidR="00900242" w:rsidRPr="006902F6" w:rsidDel="00163414">
          <w:rPr>
            <w:color w:val="000000" w:themeColor="text1"/>
          </w:rPr>
          <w:delText xml:space="preserve">owever, </w:delText>
        </w:r>
        <w:r w:rsidR="005074CE" w:rsidDel="00163414">
          <w:rPr>
            <w:color w:val="000000" w:themeColor="text1"/>
          </w:rPr>
          <w:delText>a</w:delText>
        </w:r>
        <w:r w:rsidR="005074CE" w:rsidRPr="006902F6" w:rsidDel="00163414">
          <w:rPr>
            <w:color w:val="000000" w:themeColor="text1"/>
          </w:rPr>
          <w:delText xml:space="preserve"> </w:delText>
        </w:r>
        <w:r w:rsidR="002A652D" w:rsidRPr="006902F6" w:rsidDel="00163414">
          <w:rPr>
            <w:color w:val="000000" w:themeColor="text1"/>
          </w:rPr>
          <w:delText>near-significant interaction between</w:delText>
        </w:r>
        <w:r w:rsidR="00900242" w:rsidRPr="006902F6" w:rsidDel="00163414">
          <w:rPr>
            <w:color w:val="000000" w:themeColor="text1"/>
          </w:rPr>
          <w:delText xml:space="preserve"> </w:delText>
        </w:r>
        <w:r w:rsidR="002A652D" w:rsidRPr="006902F6" w:rsidDel="00163414">
          <w:rPr>
            <w:color w:val="000000" w:themeColor="text1"/>
          </w:rPr>
          <w:delText xml:space="preserve">obesity status and Cushing’s diagnosis </w:delText>
        </w:r>
        <w:r w:rsidR="004405D4" w:rsidDel="00163414">
          <w:rPr>
            <w:color w:val="000000" w:themeColor="text1"/>
          </w:rPr>
          <w:delText>for</w:delText>
        </w:r>
        <w:r w:rsidR="004405D4" w:rsidRPr="006902F6" w:rsidDel="00163414">
          <w:rPr>
            <w:color w:val="000000" w:themeColor="text1"/>
          </w:rPr>
          <w:delText xml:space="preserve"> </w:delText>
        </w:r>
        <w:r w:rsidR="002A652D" w:rsidRPr="006902F6" w:rsidDel="00163414">
          <w:rPr>
            <w:color w:val="000000" w:themeColor="text1"/>
          </w:rPr>
          <w:delText>HOMA-IR score (p=</w:delText>
        </w:r>
        <w:r w:rsidR="002A652D" w:rsidRPr="006902F6" w:rsidDel="00163414">
          <w:rPr>
            <w:rFonts w:ascii="Helvetica Neue" w:eastAsia="Times New Roman" w:hAnsi="Helvetica Neue" w:cs="Times New Roman"/>
            <w:b/>
            <w:bCs/>
            <w:color w:val="000000" w:themeColor="text1"/>
            <w:sz w:val="21"/>
            <w:szCs w:val="21"/>
            <w:shd w:val="clear" w:color="auto" w:fill="FFFFFF"/>
          </w:rPr>
          <w:delText xml:space="preserve"> </w:delText>
        </w:r>
        <w:r w:rsidR="002A652D" w:rsidRPr="006902F6" w:rsidDel="00163414">
          <w:rPr>
            <w:bCs/>
            <w:color w:val="000000" w:themeColor="text1"/>
          </w:rPr>
          <w:delText>0.05</w:delText>
        </w:r>
        <w:r w:rsidR="007C5B21" w:rsidRPr="006902F6" w:rsidDel="00163414">
          <w:rPr>
            <w:bCs/>
            <w:color w:val="000000" w:themeColor="text1"/>
          </w:rPr>
          <w:delText>7; Figure 1B)</w:delText>
        </w:r>
        <w:r w:rsidR="005074CE" w:rsidDel="00163414">
          <w:rPr>
            <w:bCs/>
            <w:color w:val="000000" w:themeColor="text1"/>
          </w:rPr>
          <w:delText xml:space="preserve"> was observed</w:delText>
        </w:r>
        <w:r w:rsidR="00F55C38" w:rsidRPr="006902F6" w:rsidDel="00163414">
          <w:rPr>
            <w:bCs/>
            <w:color w:val="000000" w:themeColor="text1"/>
          </w:rPr>
          <w:delText xml:space="preserve">.  </w:delText>
        </w:r>
        <w:r w:rsidR="00B36EF4" w:rsidDel="00163414">
          <w:rPr>
            <w:bCs/>
            <w:color w:val="000000" w:themeColor="text1"/>
          </w:rPr>
          <w:delText>We</w:delText>
        </w:r>
        <w:r w:rsidR="00F55C38" w:rsidRPr="006902F6" w:rsidDel="00163414">
          <w:rPr>
            <w:bCs/>
            <w:color w:val="000000" w:themeColor="text1"/>
          </w:rPr>
          <w:delText xml:space="preserve"> observed a </w:delText>
        </w:r>
        <w:r w:rsidR="004405D4" w:rsidDel="00163414">
          <w:rPr>
            <w:bCs/>
            <w:color w:val="000000" w:themeColor="text1"/>
          </w:rPr>
          <w:delText>modest (</w:delText>
        </w:r>
        <w:r w:rsidR="00F55C38" w:rsidRPr="006902F6" w:rsidDel="00163414">
          <w:rPr>
            <w:bCs/>
            <w:color w:val="000000" w:themeColor="text1"/>
          </w:rPr>
          <w:delText>17%</w:delText>
        </w:r>
        <w:r w:rsidR="004405D4" w:rsidDel="00163414">
          <w:rPr>
            <w:bCs/>
            <w:color w:val="000000" w:themeColor="text1"/>
          </w:rPr>
          <w:delText>)</w:delText>
        </w:r>
        <w:r w:rsidR="00F55C38" w:rsidRPr="006902F6" w:rsidDel="00163414">
          <w:rPr>
            <w:bCs/>
            <w:color w:val="000000" w:themeColor="text1"/>
          </w:rPr>
          <w:delText xml:space="preserve"> increase in HOMA-IR score </w:delText>
        </w:r>
        <w:r w:rsidR="004405D4" w:rsidDel="00163414">
          <w:rPr>
            <w:bCs/>
            <w:color w:val="000000" w:themeColor="text1"/>
          </w:rPr>
          <w:delText xml:space="preserve">when </w:delText>
        </w:r>
        <w:r w:rsidR="00F55C38" w:rsidRPr="006902F6" w:rsidDel="00163414">
          <w:rPr>
            <w:bCs/>
            <w:color w:val="000000" w:themeColor="text1"/>
          </w:rPr>
          <w:delText xml:space="preserve">comparing non-obese subjects with and without Cushing’s disease, </w:delText>
        </w:r>
        <w:r w:rsidR="004405D4" w:rsidDel="00163414">
          <w:rPr>
            <w:bCs/>
            <w:color w:val="000000" w:themeColor="text1"/>
          </w:rPr>
          <w:delText xml:space="preserve">yet a </w:delText>
        </w:r>
        <w:r w:rsidR="00F55C38" w:rsidRPr="006902F6" w:rsidDel="00163414">
          <w:rPr>
            <w:bCs/>
            <w:color w:val="000000" w:themeColor="text1"/>
          </w:rPr>
          <w:delText>3.4</w:delText>
        </w:r>
        <w:r w:rsidR="000D7AA7" w:rsidRPr="006902F6" w:rsidDel="00163414">
          <w:rPr>
            <w:bCs/>
            <w:color w:val="000000" w:themeColor="text1"/>
          </w:rPr>
          <w:delText>-</w:delText>
        </w:r>
        <w:r w:rsidR="00160087" w:rsidDel="00163414">
          <w:rPr>
            <w:bCs/>
            <w:color w:val="000000" w:themeColor="text1"/>
          </w:rPr>
          <w:delText>fold increase in</w:delText>
        </w:r>
        <w:r w:rsidR="00F55C38" w:rsidRPr="006902F6" w:rsidDel="00163414">
          <w:rPr>
            <w:bCs/>
            <w:color w:val="000000" w:themeColor="text1"/>
          </w:rPr>
          <w:delText xml:space="preserve"> patients</w:delText>
        </w:r>
        <w:r w:rsidR="00160087" w:rsidDel="00163414">
          <w:rPr>
            <w:bCs/>
            <w:color w:val="000000" w:themeColor="text1"/>
          </w:rPr>
          <w:delText xml:space="preserve"> with obesity</w:delText>
        </w:r>
        <w:r w:rsidR="00F55C38" w:rsidRPr="006902F6" w:rsidDel="00163414">
          <w:rPr>
            <w:bCs/>
            <w:color w:val="000000" w:themeColor="text1"/>
          </w:rPr>
          <w:delText>.</w:delText>
        </w:r>
        <w:r w:rsidR="002A652D" w:rsidRPr="006902F6" w:rsidDel="00163414">
          <w:rPr>
            <w:color w:val="000000" w:themeColor="text1"/>
          </w:rPr>
          <w:delText xml:space="preserve">  </w:delText>
        </w:r>
      </w:del>
    </w:p>
    <w:p w14:paraId="59894656" w14:textId="34D13A18" w:rsidR="007E0200" w:rsidRPr="006902F6" w:rsidDel="00163414" w:rsidRDefault="007E0200" w:rsidP="00A81B12">
      <w:pPr>
        <w:spacing w:line="480" w:lineRule="auto"/>
        <w:rPr>
          <w:del w:id="152" w:author="Microsoft Office User" w:date="2017-12-18T14:11:00Z"/>
          <w:color w:val="000000" w:themeColor="text1"/>
        </w:rPr>
      </w:pPr>
    </w:p>
    <w:p w14:paraId="648A9478" w14:textId="36D26AE9"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ins w:id="153" w:author="Microsoft Office User" w:date="2017-12-18T14:19:00Z">
        <w:r w:rsidR="00D66D30">
          <w:rPr>
            <w:color w:val="000000" w:themeColor="text1"/>
          </w:rPr>
          <w:t>A</w:t>
        </w:r>
      </w:ins>
      <w:del w:id="154" w:author="Microsoft Office User" w:date="2017-12-18T14:19:00Z">
        <w:r w:rsidR="001A3544" w:rsidDel="00D66D30">
          <w:rPr>
            <w:color w:val="000000" w:themeColor="text1"/>
          </w:rPr>
          <w:delText>C</w:delText>
        </w:r>
      </w:del>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ins w:id="155" w:author="Microsoft Office User" w:date="2017-12-18T14:19:00Z">
        <w:r w:rsidR="00416AD8">
          <w:rPr>
            <w:color w:val="000000" w:themeColor="text1"/>
          </w:rPr>
          <w:t>B</w:t>
        </w:r>
      </w:ins>
      <w:del w:id="156" w:author="Microsoft Office User" w:date="2017-12-18T14:19:00Z">
        <w:r w:rsidR="001A3544" w:rsidDel="00416AD8">
          <w:rPr>
            <w:color w:val="000000" w:themeColor="text1"/>
          </w:rPr>
          <w:delText>D</w:delText>
        </w:r>
      </w:del>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w:t>
      </w:r>
      <w:r w:rsidR="003145E7" w:rsidRPr="006902F6">
        <w:rPr>
          <w:rFonts w:eastAsia="Times New Roman" w:cs="Times New Roman"/>
          <w:color w:val="000000" w:themeColor="text1"/>
          <w:shd w:val="clear" w:color="auto" w:fill="FFFFFF"/>
        </w:rPr>
        <w:lastRenderedPageBreak/>
        <w:t xml:space="preserve">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192762B"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proofErr w:type="gramStart"/>
      <w:r w:rsidR="00501D0B">
        <w:rPr>
          <w:color w:val="000000" w:themeColor="text1"/>
        </w:rPr>
        <w:t>E,</w:t>
      </w:r>
      <w:r w:rsidR="00501D0B" w:rsidRPr="006902F6">
        <w:rPr>
          <w:color w:val="000000" w:themeColor="text1"/>
        </w:rPr>
        <w:t>F</w:t>
      </w:r>
      <w:proofErr w:type="gramEnd"/>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ins w:id="157" w:author="Microsoft Office User" w:date="2017-12-18T14:20:00Z">
        <w:r w:rsidR="00416AD8">
          <w:rPr>
            <w:color w:val="000000" w:themeColor="text1"/>
          </w:rPr>
          <w:t>C</w:t>
        </w:r>
      </w:ins>
      <w:del w:id="158" w:author="Microsoft Office User" w:date="2017-12-18T14:20:00Z">
        <w:r w:rsidR="00B55F6F" w:rsidRPr="006902F6" w:rsidDel="00416AD8">
          <w:rPr>
            <w:color w:val="000000" w:themeColor="text1"/>
          </w:rPr>
          <w:delText>E</w:delText>
        </w:r>
      </w:del>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ins w:id="159" w:author="Microsoft Office User" w:date="2017-12-18T14:20:00Z">
        <w:r w:rsidR="00416AD8">
          <w:rPr>
            <w:color w:val="000000" w:themeColor="text1"/>
          </w:rPr>
          <w:t>D</w:t>
        </w:r>
      </w:ins>
      <w:del w:id="160" w:author="Microsoft Office User" w:date="2017-12-18T14:20:00Z">
        <w:r w:rsidR="00624A74" w:rsidRPr="006902F6" w:rsidDel="00416AD8">
          <w:rPr>
            <w:color w:val="000000" w:themeColor="text1"/>
          </w:rPr>
          <w:delText>F</w:delText>
        </w:r>
      </w:del>
      <w:r w:rsidR="0078214E" w:rsidRPr="006902F6">
        <w:rPr>
          <w:color w:val="000000" w:themeColor="text1"/>
        </w:rPr>
        <w:t>-</w:t>
      </w:r>
      <w:ins w:id="161" w:author="Microsoft Office User" w:date="2017-12-18T14:20:00Z">
        <w:r w:rsidR="00416AD8">
          <w:rPr>
            <w:color w:val="000000" w:themeColor="text1"/>
          </w:rPr>
          <w:t>E</w:t>
        </w:r>
      </w:ins>
      <w:del w:id="162" w:author="Microsoft Office User" w:date="2017-12-18T14:20:00Z">
        <w:r w:rsidR="0078214E" w:rsidRPr="006902F6" w:rsidDel="00416AD8">
          <w:rPr>
            <w:color w:val="000000" w:themeColor="text1"/>
          </w:rPr>
          <w:delText>G</w:delText>
        </w:r>
      </w:del>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ins w:id="163" w:author="Microsoft Office User" w:date="2017-12-18T14:20:00Z">
        <w:r w:rsidR="00416AD8">
          <w:rPr>
            <w:color w:val="000000" w:themeColor="text1"/>
          </w:rPr>
          <w:t>F</w:t>
        </w:r>
      </w:ins>
      <w:del w:id="164" w:author="Microsoft Office User" w:date="2017-12-18T14:20:00Z">
        <w:r w:rsidR="00497CD5" w:rsidRPr="006902F6" w:rsidDel="00416AD8">
          <w:rPr>
            <w:color w:val="000000" w:themeColor="text1"/>
          </w:rPr>
          <w:delText>H</w:delText>
        </w:r>
      </w:del>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ins w:id="165" w:author="Microsoft Office User" w:date="2017-12-18T14:12:00Z"/>
          <w:color w:val="000000" w:themeColor="text1"/>
        </w:rPr>
      </w:pPr>
      <w:r w:rsidRPr="006902F6">
        <w:rPr>
          <w:color w:val="000000" w:themeColor="text1"/>
        </w:rPr>
        <w:lastRenderedPageBreak/>
        <w:t>HFD-Induced Liver Steatosis in Dexamethasone</w:t>
      </w:r>
      <w:r w:rsidR="005C5A21">
        <w:rPr>
          <w:color w:val="000000" w:themeColor="text1"/>
        </w:rPr>
        <w:t>-</w:t>
      </w:r>
      <w:r w:rsidRPr="006902F6">
        <w:rPr>
          <w:color w:val="000000" w:themeColor="text1"/>
        </w:rPr>
        <w:t>Treated mice</w:t>
      </w:r>
    </w:p>
    <w:p w14:paraId="0002EAEB" w14:textId="77777777" w:rsidR="002F3DD8" w:rsidRPr="002F3DD8" w:rsidRDefault="002F3DD8" w:rsidP="002F3DD8">
      <w:pPr>
        <w:rPr>
          <w:rPrChange w:id="166" w:author="Microsoft Office User" w:date="2017-12-18T14:12:00Z">
            <w:rPr>
              <w:color w:val="000000" w:themeColor="text1"/>
            </w:rPr>
          </w:rPrChange>
        </w:rPr>
        <w:pPrChange w:id="167" w:author="Microsoft Office User" w:date="2017-12-18T14:12:00Z">
          <w:pPr>
            <w:pStyle w:val="Heading1"/>
          </w:pPr>
        </w:pPrChange>
      </w:pPr>
    </w:p>
    <w:p w14:paraId="46A4C33F" w14:textId="068C1DCB"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282D07">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Wanless &amp; Lentz 1990; Rockall &lt;i&gt;et al.&lt;/i&gt; 2003)", "plainTextFormattedCitation" : "(Wanless &amp; Lentz 1990; Rockall et al. 2003)", "previouslyFormattedCitation" : "(7, 32)" }, "properties" : {  }, "schema" : "https://github.com/citation-style-language/schema/raw/master/csl-citation.json" }</w:instrText>
      </w:r>
      <w:r w:rsidR="00C70427" w:rsidRPr="006902F6">
        <w:rPr>
          <w:color w:val="000000" w:themeColor="text1"/>
        </w:rPr>
        <w:fldChar w:fldCharType="separate"/>
      </w:r>
      <w:r w:rsidR="00282D07" w:rsidRPr="00282D07">
        <w:rPr>
          <w:noProof/>
          <w:color w:val="000000" w:themeColor="text1"/>
        </w:rPr>
        <w:t xml:space="preserve">(Wanless &amp; Lentz 1990; Rockall </w:t>
      </w:r>
      <w:r w:rsidR="00282D07" w:rsidRPr="00282D07">
        <w:rPr>
          <w:i/>
          <w:noProof/>
          <w:color w:val="000000" w:themeColor="text1"/>
        </w:rPr>
        <w:t>et al.</w:t>
      </w:r>
      <w:r w:rsidR="00282D07" w:rsidRPr="00282D07">
        <w:rPr>
          <w:noProof/>
          <w:color w:val="000000" w:themeColor="text1"/>
        </w:rPr>
        <w:t xml:space="preserve"> 2003)</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del w:id="168" w:author="Microsoft Office User" w:date="2017-12-18T14:11:00Z">
        <w:r w:rsidR="00326112" w:rsidRPr="006902F6" w:rsidDel="00163414">
          <w:rPr>
            <w:color w:val="000000" w:themeColor="text1"/>
          </w:rPr>
          <w:delText xml:space="preserve">We observe </w:delText>
        </w:r>
        <w:r w:rsidR="005C652C" w:rsidRPr="006902F6" w:rsidDel="00163414">
          <w:rPr>
            <w:color w:val="000000" w:themeColor="text1"/>
          </w:rPr>
          <w:delText>increases in plasma ALT</w:delText>
        </w:r>
        <w:r w:rsidR="002C7B71" w:rsidRPr="006902F6" w:rsidDel="00163414">
          <w:rPr>
            <w:color w:val="000000" w:themeColor="text1"/>
          </w:rPr>
          <w:delText xml:space="preserve">, </w:delText>
        </w:r>
        <w:r w:rsidR="00541DF0" w:rsidRPr="006902F6" w:rsidDel="00163414">
          <w:rPr>
            <w:color w:val="000000" w:themeColor="text1"/>
          </w:rPr>
          <w:delText>a</w:delText>
        </w:r>
        <w:r w:rsidR="002C7B71" w:rsidRPr="006902F6" w:rsidDel="00163414">
          <w:rPr>
            <w:color w:val="000000" w:themeColor="text1"/>
          </w:rPr>
          <w:delText xml:space="preserve"> </w:delText>
        </w:r>
        <w:r w:rsidR="005C652C" w:rsidRPr="006902F6" w:rsidDel="00163414">
          <w:rPr>
            <w:color w:val="000000" w:themeColor="text1"/>
          </w:rPr>
          <w:delText>liver enzyme associated with liver disease</w:delText>
        </w:r>
        <w:r w:rsidR="002C7B71" w:rsidRPr="006902F6" w:rsidDel="00163414">
          <w:rPr>
            <w:color w:val="000000" w:themeColor="text1"/>
          </w:rPr>
          <w:delText>,</w:delText>
        </w:r>
        <w:r w:rsidR="00326112" w:rsidRPr="006902F6" w:rsidDel="00163414">
          <w:rPr>
            <w:color w:val="000000" w:themeColor="text1"/>
          </w:rPr>
          <w:delText xml:space="preserve"> in Cushing’s patients</w:delText>
        </w:r>
        <w:r w:rsidR="00160087" w:rsidDel="00163414">
          <w:rPr>
            <w:color w:val="000000" w:themeColor="text1"/>
          </w:rPr>
          <w:delText xml:space="preserve"> with obesity</w:delText>
        </w:r>
        <w:r w:rsidR="00C94253" w:rsidRPr="006902F6" w:rsidDel="00163414">
          <w:rPr>
            <w:color w:val="000000" w:themeColor="text1"/>
          </w:rPr>
          <w:delText xml:space="preserve"> (</w:delText>
        </w:r>
        <w:r w:rsidR="001B708C" w:rsidRPr="006902F6" w:rsidDel="00163414">
          <w:rPr>
            <w:color w:val="000000" w:themeColor="text1"/>
          </w:rPr>
          <w:delText>38% increase in non-obese subjects versus a 2.8 fold increase in subjects</w:delText>
        </w:r>
        <w:r w:rsidR="00160087" w:rsidDel="00163414">
          <w:rPr>
            <w:color w:val="000000" w:themeColor="text1"/>
          </w:rPr>
          <w:delText xml:space="preserve"> with obesity</w:delText>
        </w:r>
        <w:r w:rsidR="001B708C" w:rsidRPr="006902F6" w:rsidDel="00163414">
          <w:rPr>
            <w:color w:val="000000" w:themeColor="text1"/>
          </w:rPr>
          <w:delText xml:space="preserve">, p=0.13 for the interaction of disease and obesity status; </w:delText>
        </w:r>
        <w:r w:rsidR="00C94253" w:rsidRPr="006902F6" w:rsidDel="00163414">
          <w:rPr>
            <w:color w:val="000000" w:themeColor="text1"/>
          </w:rPr>
          <w:delText>Figure 2</w:delText>
        </w:r>
        <w:r w:rsidR="00624A74" w:rsidRPr="006902F6" w:rsidDel="00163414">
          <w:rPr>
            <w:color w:val="000000" w:themeColor="text1"/>
          </w:rPr>
          <w:delText>A</w:delText>
        </w:r>
        <w:r w:rsidR="00C94253" w:rsidRPr="006902F6" w:rsidDel="00163414">
          <w:rPr>
            <w:color w:val="000000" w:themeColor="text1"/>
          </w:rPr>
          <w:delText>)</w:delText>
        </w:r>
        <w:r w:rsidR="00853FDE" w:rsidRPr="006902F6" w:rsidDel="00163414">
          <w:rPr>
            <w:color w:val="000000" w:themeColor="text1"/>
          </w:rPr>
          <w:delText>.</w:delText>
        </w:r>
        <w:r w:rsidR="00BE5239" w:rsidRPr="006902F6" w:rsidDel="00163414">
          <w:rPr>
            <w:color w:val="000000" w:themeColor="text1"/>
          </w:rPr>
          <w:delText xml:space="preserve"> </w:delText>
        </w:r>
      </w:del>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ins w:id="169" w:author="Microsoft Office User" w:date="2017-12-18T14:21:00Z">
        <w:r w:rsidR="001C0F4D">
          <w:rPr>
            <w:color w:val="000000" w:themeColor="text1"/>
          </w:rPr>
          <w:t>B</w:t>
        </w:r>
      </w:ins>
      <w:del w:id="170" w:author="Microsoft Office User" w:date="2017-12-18T14:21:00Z">
        <w:r w:rsidR="00624A74" w:rsidRPr="006902F6" w:rsidDel="001C0F4D">
          <w:rPr>
            <w:color w:val="000000" w:themeColor="text1"/>
          </w:rPr>
          <w:delText>B</w:delText>
        </w:r>
      </w:del>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r w:rsidR="00160087">
        <w:rPr>
          <w:color w:val="000000" w:themeColor="text1"/>
        </w:rPr>
        <w:t xml:space="preserve">obese </w:t>
      </w:r>
      <w:r w:rsidR="00605C01">
        <w:rPr>
          <w:color w:val="000000" w:themeColor="text1"/>
        </w:rPr>
        <w:t>controls</w:t>
      </w:r>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ins w:id="171" w:author="Microsoft Office User" w:date="2017-12-18T14:21:00Z">
        <w:r w:rsidR="001C0F4D">
          <w:rPr>
            <w:color w:val="000000" w:themeColor="text1"/>
          </w:rPr>
          <w:t>A</w:t>
        </w:r>
      </w:ins>
      <w:del w:id="172" w:author="Microsoft Office User" w:date="2017-12-18T14:21:00Z">
        <w:r w:rsidR="00624A74" w:rsidRPr="006902F6" w:rsidDel="001C0F4D">
          <w:rPr>
            <w:color w:val="000000" w:themeColor="text1"/>
          </w:rPr>
          <w:delText>C</w:delText>
        </w:r>
      </w:del>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4BB74F84"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ins w:id="173" w:author="Microsoft Office User" w:date="2017-12-18T14:22:00Z">
        <w:r w:rsidR="001C0F4D">
          <w:rPr>
            <w:color w:val="000000" w:themeColor="text1"/>
          </w:rPr>
          <w:t>C-D</w:t>
        </w:r>
      </w:ins>
      <w:del w:id="174" w:author="Microsoft Office User" w:date="2017-12-18T14:22:00Z">
        <w:r w:rsidR="00E356AD" w:rsidRPr="006902F6" w:rsidDel="001C0F4D">
          <w:rPr>
            <w:color w:val="000000" w:themeColor="text1"/>
          </w:rPr>
          <w:delText>D</w:delText>
        </w:r>
      </w:del>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ins w:id="175" w:author="Microsoft Office User" w:date="2017-12-18T14:11:00Z"/>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2F3DD8" w:rsidRDefault="002F3DD8" w:rsidP="002F3DD8">
      <w:pPr>
        <w:rPr>
          <w:rPrChange w:id="176" w:author="Microsoft Office User" w:date="2017-12-18T14:11:00Z">
            <w:rPr>
              <w:color w:val="000000" w:themeColor="text1"/>
            </w:rPr>
          </w:rPrChange>
        </w:rPr>
        <w:pPrChange w:id="177" w:author="Microsoft Office User" w:date="2017-12-18T14:11:00Z">
          <w:pPr>
            <w:pStyle w:val="Heading1"/>
          </w:pPr>
        </w:pPrChange>
      </w:pPr>
    </w:p>
    <w:p w14:paraId="40719A94" w14:textId="2B0C3AE3"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proofErr w:type="spellStart"/>
      <w:r w:rsidR="001C4E38">
        <w:rPr>
          <w:color w:val="000000" w:themeColor="text1"/>
        </w:rPr>
        <w:t>i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1C4E38">
        <w:rPr>
          <w:color w:val="000000" w:themeColor="text1"/>
        </w:rPr>
        <w:t>e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1C4E38">
        <w:rPr>
          <w:color w:val="000000" w:themeColor="text1"/>
        </w:rPr>
        <w:t>i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1C4E38">
        <w:rPr>
          <w:color w:val="000000" w:themeColor="text1"/>
        </w:rPr>
        <w:t>e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w:t>
      </w:r>
      <w:r w:rsidR="00567887" w:rsidRPr="006902F6">
        <w:rPr>
          <w:color w:val="000000" w:themeColor="text1"/>
        </w:rPr>
        <w:lastRenderedPageBreak/>
        <w:t>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ins w:id="178" w:author="Microsoft Office User" w:date="2017-12-14T11:42:00Z">
        <w:r w:rsidR="00883B29">
          <w:rPr>
            <w:color w:val="000000" w:themeColor="text1"/>
          </w:rPr>
          <w:t xml:space="preserve">Chow-fed, dexamethasone-treated mice </w:t>
        </w:r>
      </w:ins>
      <w:ins w:id="179" w:author="Microsoft Office User" w:date="2017-12-14T11:43:00Z">
        <w:r w:rsidR="00883B29">
          <w:rPr>
            <w:color w:val="000000" w:themeColor="text1"/>
          </w:rPr>
          <w:t>ate significantly less</w:t>
        </w:r>
      </w:ins>
      <w:ins w:id="180" w:author="Microsoft Office User" w:date="2017-12-14T11:44:00Z">
        <w:r w:rsidR="00883B29">
          <w:rPr>
            <w:color w:val="000000" w:themeColor="text1"/>
          </w:rPr>
          <w:t xml:space="preserve"> than </w:t>
        </w:r>
      </w:ins>
      <w:ins w:id="181" w:author="Microsoft Office User" w:date="2017-12-14T11:45:00Z">
        <w:r w:rsidR="00EC1D88">
          <w:rPr>
            <w:color w:val="000000" w:themeColor="text1"/>
          </w:rPr>
          <w:t>chow-fed controls (</w:t>
        </w:r>
      </w:ins>
      <w:ins w:id="182" w:author="Microsoft Office User" w:date="2017-12-18T10:11:00Z">
        <w:r w:rsidR="003440AC">
          <w:rPr>
            <w:color w:val="000000" w:themeColor="text1"/>
          </w:rPr>
          <w:t>9% red</w:t>
        </w:r>
        <w:r w:rsidR="00BD7B93">
          <w:rPr>
            <w:color w:val="000000" w:themeColor="text1"/>
          </w:rPr>
          <w:t>uction; p=</w:t>
        </w:r>
      </w:ins>
      <w:ins w:id="183" w:author="Microsoft Office User" w:date="2017-12-18T10:12:00Z">
        <w:r w:rsidR="00BD7B93">
          <w:rPr>
            <w:color w:val="000000" w:themeColor="text1"/>
          </w:rPr>
          <w:t>0.006</w:t>
        </w:r>
      </w:ins>
      <w:ins w:id="184" w:author="Microsoft Office User" w:date="2017-12-14T11:45:00Z">
        <w:r w:rsidR="00EC1D88">
          <w:rPr>
            <w:color w:val="000000" w:themeColor="text1"/>
          </w:rPr>
          <w:t>)</w:t>
        </w:r>
      </w:ins>
      <w:ins w:id="185" w:author="Microsoft Office User" w:date="2017-12-14T11:43:00Z">
        <w:r w:rsidR="00883B29">
          <w:rPr>
            <w:color w:val="000000" w:themeColor="text1"/>
          </w:rPr>
          <w:t>, as previously reported</w:t>
        </w:r>
        <w:r w:rsidR="00CD3FE5">
          <w:rPr>
            <w:color w:val="000000" w:themeColor="text1"/>
          </w:rPr>
          <w:t xml:space="preserve"> </w:t>
        </w:r>
      </w:ins>
      <w:ins w:id="186" w:author="Microsoft Office User" w:date="2017-12-18T10:25:00Z">
        <w:r w:rsidR="00CD3FE5">
          <w:rPr>
            <w:color w:val="000000" w:themeColor="text1"/>
          </w:rPr>
          <w:fldChar w:fldCharType="begin" w:fldLock="1"/>
        </w:r>
      </w:ins>
      <w:r w:rsidR="00282D07">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Haber &amp; Weinstein 1992; Roussel &lt;i&gt;et al.&lt;/i&gt; 2003)", "plainTextFormattedCitation" : "(Haber &amp; Weinstein 1992; Roussel et al. 2003)", "previouslyFormattedCitation" : "(33, 34)" }, "properties" : {  }, "schema" : "https://github.com/citation-style-language/schema/raw/master/csl-citation.json" }</w:instrText>
      </w:r>
      <w:r w:rsidR="00CD3FE5">
        <w:rPr>
          <w:color w:val="000000" w:themeColor="text1"/>
        </w:rPr>
        <w:fldChar w:fldCharType="separate"/>
      </w:r>
      <w:r w:rsidR="00282D07" w:rsidRPr="00282D07">
        <w:rPr>
          <w:noProof/>
          <w:color w:val="000000" w:themeColor="text1"/>
        </w:rPr>
        <w:t xml:space="preserve">(Haber &amp; Weinstein 1992; Roussel </w:t>
      </w:r>
      <w:r w:rsidR="00282D07" w:rsidRPr="00282D07">
        <w:rPr>
          <w:i/>
          <w:noProof/>
          <w:color w:val="000000" w:themeColor="text1"/>
        </w:rPr>
        <w:t>et al.</w:t>
      </w:r>
      <w:r w:rsidR="00282D07" w:rsidRPr="00282D07">
        <w:rPr>
          <w:noProof/>
          <w:color w:val="000000" w:themeColor="text1"/>
        </w:rPr>
        <w:t xml:space="preserve"> 2003)</w:t>
      </w:r>
      <w:ins w:id="187" w:author="Microsoft Office User" w:date="2017-12-18T10:25:00Z">
        <w:r w:rsidR="00CD3FE5">
          <w:rPr>
            <w:color w:val="000000" w:themeColor="text1"/>
          </w:rPr>
          <w:fldChar w:fldCharType="end"/>
        </w:r>
      </w:ins>
      <w:ins w:id="188" w:author="Microsoft Office User" w:date="2017-12-14T11:45:00Z">
        <w:r w:rsidR="00EC1D88">
          <w:rPr>
            <w:color w:val="000000" w:themeColor="text1"/>
          </w:rPr>
          <w:t>.</w:t>
        </w:r>
      </w:ins>
      <w:ins w:id="189" w:author="Microsoft Office User" w:date="2017-12-14T11:43:00Z">
        <w:r w:rsidR="00883B29">
          <w:rPr>
            <w:color w:val="000000" w:themeColor="text1"/>
          </w:rPr>
          <w:t xml:space="preserve"> </w:t>
        </w:r>
      </w:ins>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mass.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ins w:id="190" w:author="Microsoft Office User" w:date="2017-12-18T14:13:00Z"/>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69593DEF"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282D0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Rebrin &lt;i&gt;et al.&lt;/i&gt; 1996; Edgerton &lt;i&gt;et al.&lt;/i&gt; 2017)", "plainTextFormattedCitation" : "(Rebrin et al. 1996; Edgerton et al. 2017)", "previouslyFormattedCitation" : "(18, 35)" }, "properties" : {  }, "schema" : "https://github.com/citation-style-language/schema/raw/master/csl-citation.json" }</w:instrText>
      </w:r>
      <w:r w:rsidR="00EB7489"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282D0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36)" }, "properties" : {  }, "schema" : "https://github.com/citation-style-language/schema/raw/master/csl-citation.json" }</w:instrText>
      </w:r>
      <w:r w:rsidR="000511C5"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0511C5" w:rsidRPr="006902F6">
        <w:rPr>
          <w:color w:val="000000" w:themeColor="text1"/>
        </w:rPr>
        <w:fldChar w:fldCharType="end"/>
      </w:r>
      <w:r w:rsidR="003E7C21" w:rsidRPr="006902F6">
        <w:rPr>
          <w:color w:val="000000" w:themeColor="text1"/>
        </w:rPr>
        <w:t xml:space="preserve">, and has been shown to increase with </w:t>
      </w:r>
      <w:del w:id="191" w:author="Microsoft Office User" w:date="2017-12-18T14:13:00Z">
        <w:r w:rsidR="003E7C21" w:rsidRPr="006902F6" w:rsidDel="00172AAB">
          <w:rPr>
            <w:color w:val="000000" w:themeColor="text1"/>
          </w:rPr>
          <w:delText>glucocorticoid treatment</w:delText>
        </w:r>
      </w:del>
      <w:ins w:id="192" w:author="Microsoft Office User" w:date="2017-12-18T14:13:00Z">
        <w:r w:rsidR="00172AAB">
          <w:rPr>
            <w:color w:val="000000" w:themeColor="text1"/>
          </w:rPr>
          <w:t>high levels of glucocorticoids</w:t>
        </w:r>
      </w:ins>
      <w:r w:rsidR="00D149BB" w:rsidRPr="006902F6">
        <w:rPr>
          <w:color w:val="000000" w:themeColor="text1"/>
        </w:rPr>
        <w:t xml:space="preserve"> </w:t>
      </w:r>
      <w:r w:rsidR="00D149BB" w:rsidRPr="006902F6">
        <w:rPr>
          <w:color w:val="000000" w:themeColor="text1"/>
        </w:rPr>
        <w:fldChar w:fldCharType="begin" w:fldLock="1"/>
      </w:r>
      <w:r w:rsidR="00282D0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Djurhuus &lt;i&gt;et al.&lt;/i&gt; 2002, 2004; Kr\u0161ek &lt;i&gt;et al.&lt;/i&gt; 2006; Hochberg &lt;i&gt;et al.&lt;/i&gt; 2015)", "plainTextFormattedCitation" : "(Djurhuus et al. 2002, 2004; Kr\u0161ek et al. 2006; Hochberg et al. 2015)", "previouslyFormattedCitation" : "(11, 15\u201317)" }, "properties" : {  }, "schema" : "https://github.com/citation-style-language/schema/raw/master/csl-citation.json" }</w:instrText>
      </w:r>
      <w:r w:rsidR="00D149BB"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00001E0D"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001E0D"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36735459"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424DE611" w:rsidR="00472706" w:rsidRPr="006902F6" w:rsidRDefault="00C922C0" w:rsidP="00E13216">
      <w:pPr>
        <w:spacing w:line="480" w:lineRule="auto"/>
        <w:rPr>
          <w:color w:val="000000" w:themeColor="text1"/>
        </w:rPr>
      </w:pPr>
      <w:r>
        <w:rPr>
          <w:color w:val="000000" w:themeColor="text1"/>
        </w:rPr>
        <w:t>W</w:t>
      </w:r>
      <w:r w:rsidR="00271BB3" w:rsidRPr="006902F6">
        <w:rPr>
          <w:color w:val="000000" w:themeColor="text1"/>
        </w:rPr>
        <w:t xml:space="preserve">e </w:t>
      </w:r>
      <w:r>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w:t>
      </w:r>
      <w:r>
        <w:rPr>
          <w:color w:val="000000" w:themeColor="text1"/>
        </w:rPr>
        <w:t>tested</w:t>
      </w:r>
      <w:r w:rsidR="000F63EF">
        <w:rPr>
          <w:color w:val="000000" w:themeColor="text1"/>
        </w:rPr>
        <w:t xml:space="preserve"> if the increase in </w:t>
      </w:r>
      <w:proofErr w:type="spellStart"/>
      <w:r w:rsidR="000F63EF">
        <w:rPr>
          <w:color w:val="000000" w:themeColor="text1"/>
        </w:rPr>
        <w:t>lipolytic</w:t>
      </w:r>
      <w:proofErr w:type="spellEnd"/>
      <w:r w:rsidR="000F63EF">
        <w:rPr>
          <w:color w:val="000000" w:themeColor="text1"/>
        </w:rPr>
        <w:t xml:space="preserve"> metabolites was suppressed by insulin during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w:t>
      </w:r>
      <w:r w:rsidR="008521E9">
        <w:rPr>
          <w:color w:val="000000" w:themeColor="text1"/>
        </w:rPr>
        <w:t xml:space="preserve"> to a greater extent</w:t>
      </w:r>
      <w:r w:rsidR="00CE7C8E">
        <w:rPr>
          <w:color w:val="000000" w:themeColor="text1"/>
        </w:rPr>
        <w:t xml:space="preserve"> in the obese setting</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14E69D06"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w:t>
      </w:r>
      <w:proofErr w:type="spellStart"/>
      <w:r w:rsidRPr="006902F6">
        <w:rPr>
          <w:color w:val="000000" w:themeColor="text1"/>
        </w:rPr>
        <w:t>iWAT</w:t>
      </w:r>
      <w:proofErr w:type="spellEnd"/>
      <w:r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ins w:id="193" w:author="Microsoft Office User" w:date="2017-12-18T14:13:00Z"/>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4484E724"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282D0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Abad &lt;i&gt;et al.&lt;/i&gt; 2001; Geer &lt;i&gt;et al.&lt;/i&gt; 2011; Hochberg &lt;i&gt;et al.&lt;/i&gt; 2015)", "plainTextFormattedCitation" : "(Abad et al. 2001; Geer et al. 2011; Hochberg et al. 2015)", "previouslyFormattedCitation" : "(11, 13, 14)"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282D0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Dardevet &lt;i&gt;et al.&lt;/i&gt; 1995; Schakman &lt;i&gt;et al.&lt;/i&gt; 2013; Hochberg &lt;i&gt;et al.&lt;/i&gt; 2015)", "plainTextFormattedCitation" : "(Dardevet et al. 1995; Schakman et al. 2013; Hochberg et al. 2015)", "previouslyFormattedCitation" : "(10\u201312)"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282D07">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1)" }, "properties" : {  }, "schema" : "https://github.com/citation-style-language/schema/raw/master/csl-citation.json" }</w:instrText>
      </w:r>
      <w:r w:rsidR="00A30887">
        <w:rPr>
          <w:color w:val="000000" w:themeColor="text1"/>
        </w:rPr>
        <w:fldChar w:fldCharType="separate"/>
      </w:r>
      <w:r w:rsidR="00282D07" w:rsidRPr="00282D07">
        <w:rPr>
          <w:noProof/>
          <w:color w:val="000000" w:themeColor="text1"/>
        </w:rPr>
        <w:t>(Paredes &amp; Ribeiro 2014)</w:t>
      </w:r>
      <w:r w:rsidR="00A30887">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70127A18" w:rsidR="00830B0C" w:rsidRPr="006902F6" w:rsidRDefault="00930055" w:rsidP="00E13216">
      <w:pPr>
        <w:spacing w:line="480" w:lineRule="auto"/>
        <w:rPr>
          <w:color w:val="000000" w:themeColor="text1"/>
        </w:rPr>
      </w:pPr>
      <w:ins w:id="194" w:author="Microsoft Office User" w:date="2017-12-18T14:14:00Z">
        <w:r>
          <w:rPr>
            <w:color w:val="000000" w:themeColor="text1"/>
          </w:rPr>
          <w:t xml:space="preserve">One caveat </w:t>
        </w:r>
      </w:ins>
      <w:del w:id="195" w:author="Microsoft Office User" w:date="2017-12-18T14:14:00Z">
        <w:r w:rsidR="00FC121E" w:rsidDel="00930055">
          <w:rPr>
            <w:color w:val="000000" w:themeColor="text1"/>
          </w:rPr>
          <w:delText xml:space="preserve">There are two major limitations to </w:delText>
        </w:r>
        <w:r w:rsidR="00C922C0" w:rsidDel="00930055">
          <w:rPr>
            <w:color w:val="000000" w:themeColor="text1"/>
          </w:rPr>
          <w:delText>our human studies</w:delText>
        </w:r>
        <w:r w:rsidR="00FC121E" w:rsidDel="00930055">
          <w:rPr>
            <w:color w:val="000000" w:themeColor="text1"/>
          </w:rPr>
          <w:delText xml:space="preserve">; </w:delText>
        </w:r>
        <w:r w:rsidR="00A06D11" w:rsidRPr="006902F6" w:rsidDel="00930055">
          <w:rPr>
            <w:color w:val="000000" w:themeColor="text1"/>
          </w:rPr>
          <w:delText>small sample size</w:delText>
        </w:r>
        <w:r w:rsidR="00C1438E" w:rsidDel="00930055">
          <w:rPr>
            <w:color w:val="000000" w:themeColor="text1"/>
          </w:rPr>
          <w:delText>,</w:delText>
        </w:r>
        <w:r w:rsidR="00A06D11" w:rsidRPr="006902F6" w:rsidDel="00930055">
          <w:rPr>
            <w:color w:val="000000" w:themeColor="text1"/>
          </w:rPr>
          <w:delText xml:space="preserve"> and</w:delText>
        </w:r>
        <w:r w:rsidR="00C1438E" w:rsidDel="00930055">
          <w:rPr>
            <w:color w:val="000000" w:themeColor="text1"/>
          </w:rPr>
          <w:delText xml:space="preserve"> </w:delText>
        </w:r>
        <w:r w:rsidR="00A06D11" w:rsidRPr="006902F6" w:rsidDel="00930055">
          <w:rPr>
            <w:color w:val="000000" w:themeColor="text1"/>
          </w:rPr>
          <w:delText xml:space="preserve">that </w:delText>
        </w:r>
        <w:r w:rsidR="00830B0C" w:rsidRPr="006902F6" w:rsidDel="00930055">
          <w:rPr>
            <w:color w:val="000000" w:themeColor="text1"/>
          </w:rPr>
          <w:delText xml:space="preserve">it </w:delText>
        </w:r>
        <w:r w:rsidR="00C922C0" w:rsidDel="00930055">
          <w:rPr>
            <w:color w:val="000000" w:themeColor="text1"/>
          </w:rPr>
          <w:delText>was</w:delText>
        </w:r>
        <w:r w:rsidR="00C922C0" w:rsidRPr="006902F6" w:rsidDel="00930055">
          <w:rPr>
            <w:color w:val="000000" w:themeColor="text1"/>
          </w:rPr>
          <w:delText xml:space="preserve"> </w:delText>
        </w:r>
        <w:r w:rsidR="00A06D11" w:rsidRPr="006902F6" w:rsidDel="00930055">
          <w:rPr>
            <w:color w:val="000000" w:themeColor="text1"/>
          </w:rPr>
          <w:delText xml:space="preserve">not </w:delText>
        </w:r>
        <w:r w:rsidR="00830B0C" w:rsidRPr="006902F6" w:rsidDel="00930055">
          <w:rPr>
            <w:color w:val="000000" w:themeColor="text1"/>
          </w:rPr>
          <w:delText xml:space="preserve">possible to determine the physiological status of </w:delText>
        </w:r>
        <w:r w:rsidR="00C1438E" w:rsidDel="00930055">
          <w:rPr>
            <w:color w:val="000000" w:themeColor="text1"/>
          </w:rPr>
          <w:delText>Cushing’s</w:delText>
        </w:r>
        <w:r w:rsidR="00C1438E" w:rsidRPr="006902F6" w:rsidDel="00930055">
          <w:rPr>
            <w:color w:val="000000" w:themeColor="text1"/>
          </w:rPr>
          <w:delText xml:space="preserve"> </w:delText>
        </w:r>
        <w:r w:rsidR="00830B0C" w:rsidRPr="006902F6" w:rsidDel="00930055">
          <w:rPr>
            <w:color w:val="000000" w:themeColor="text1"/>
          </w:rPr>
          <w:delText xml:space="preserve">patients before they </w:delText>
        </w:r>
        <w:r w:rsidR="00AE40D4" w:rsidRPr="006902F6" w:rsidDel="00930055">
          <w:rPr>
            <w:color w:val="000000" w:themeColor="text1"/>
          </w:rPr>
          <w:delText>develop</w:delText>
        </w:r>
        <w:r w:rsidR="00BC1E8F" w:rsidDel="00930055">
          <w:rPr>
            <w:color w:val="000000" w:themeColor="text1"/>
          </w:rPr>
          <w:delText>ed</w:delText>
        </w:r>
        <w:r w:rsidR="00830B0C" w:rsidRPr="006902F6" w:rsidDel="00930055">
          <w:rPr>
            <w:color w:val="000000" w:themeColor="text1"/>
          </w:rPr>
          <w:delText xml:space="preserve"> a tumor</w:delText>
        </w:r>
        <w:r w:rsidR="00FC121E" w:rsidDel="00930055">
          <w:rPr>
            <w:color w:val="000000" w:themeColor="text1"/>
          </w:rPr>
          <w:delText>.</w:delText>
        </w:r>
        <w:r w:rsidR="00830B0C" w:rsidRPr="006902F6" w:rsidDel="00930055">
          <w:rPr>
            <w:color w:val="000000" w:themeColor="text1"/>
          </w:rPr>
          <w:delText xml:space="preserve"> </w:delText>
        </w:r>
        <w:r w:rsidR="00FC121E" w:rsidDel="00930055">
          <w:rPr>
            <w:color w:val="000000" w:themeColor="text1"/>
          </w:rPr>
          <w:delText>W</w:delText>
        </w:r>
        <w:r w:rsidR="00830B0C" w:rsidRPr="006902F6" w:rsidDel="00930055">
          <w:rPr>
            <w:color w:val="000000" w:themeColor="text1"/>
          </w:rPr>
          <w:delText xml:space="preserve">e </w:delText>
        </w:r>
        <w:r w:rsidR="00A06D11" w:rsidRPr="006902F6" w:rsidDel="00930055">
          <w:rPr>
            <w:color w:val="000000" w:themeColor="text1"/>
          </w:rPr>
          <w:delText xml:space="preserve">could </w:delText>
        </w:r>
        <w:r w:rsidR="00302276" w:rsidDel="00930055">
          <w:rPr>
            <w:color w:val="000000" w:themeColor="text1"/>
          </w:rPr>
          <w:delText xml:space="preserve">not </w:delText>
        </w:r>
        <w:r w:rsidR="00830B0C" w:rsidRPr="006902F6" w:rsidDel="00930055">
          <w:rPr>
            <w:color w:val="000000" w:themeColor="text1"/>
          </w:rPr>
          <w:delText xml:space="preserve">discern whether obesity was present prior to or </w:delText>
        </w:r>
        <w:r w:rsidR="00CB44C6" w:rsidRPr="006902F6" w:rsidDel="00930055">
          <w:rPr>
            <w:color w:val="000000" w:themeColor="text1"/>
          </w:rPr>
          <w:delText xml:space="preserve">after </w:delText>
        </w:r>
        <w:r w:rsidR="00A06D11" w:rsidRPr="006902F6" w:rsidDel="00930055">
          <w:rPr>
            <w:color w:val="000000" w:themeColor="text1"/>
          </w:rPr>
          <w:delText xml:space="preserve">development of </w:delText>
        </w:r>
        <w:r w:rsidR="002479B0" w:rsidRPr="006902F6" w:rsidDel="00930055">
          <w:rPr>
            <w:color w:val="000000" w:themeColor="text1"/>
          </w:rPr>
          <w:delText xml:space="preserve">Cushing’s </w:delText>
        </w:r>
        <w:r w:rsidR="00A06D11" w:rsidRPr="006902F6" w:rsidDel="00930055">
          <w:rPr>
            <w:color w:val="000000" w:themeColor="text1"/>
          </w:rPr>
          <w:delText>disease</w:delText>
        </w:r>
        <w:r w:rsidR="00FC0A4A" w:rsidRPr="006902F6" w:rsidDel="00930055">
          <w:rPr>
            <w:color w:val="000000" w:themeColor="text1"/>
          </w:rPr>
          <w:delText xml:space="preserve">. </w:delText>
        </w:r>
        <w:r w:rsidR="00C1438E" w:rsidDel="00930055">
          <w:rPr>
            <w:color w:val="000000" w:themeColor="text1"/>
          </w:rPr>
          <w:delText>To address the question of whether the obese state mod</w:delText>
        </w:r>
        <w:r w:rsidR="009402FD" w:rsidDel="00930055">
          <w:rPr>
            <w:color w:val="000000" w:themeColor="text1"/>
          </w:rPr>
          <w:delText>ulates</w:delText>
        </w:r>
        <w:r w:rsidR="00C1438E" w:rsidDel="00930055">
          <w:rPr>
            <w:color w:val="000000" w:themeColor="text1"/>
          </w:rPr>
          <w:delText xml:space="preserve"> the effects of glucocorticoid excess</w:delText>
        </w:r>
        <w:r w:rsidR="0034365F" w:rsidRPr="006902F6" w:rsidDel="00930055">
          <w:rPr>
            <w:color w:val="000000" w:themeColor="text1"/>
          </w:rPr>
          <w:delText xml:space="preserve">, we </w:delText>
        </w:r>
        <w:r w:rsidR="00C922C0" w:rsidDel="00930055">
          <w:rPr>
            <w:color w:val="000000" w:themeColor="text1"/>
          </w:rPr>
          <w:delText xml:space="preserve">performed </w:delText>
        </w:r>
        <w:r w:rsidR="00FC121E" w:rsidDel="00930055">
          <w:rPr>
            <w:color w:val="000000" w:themeColor="text1"/>
          </w:rPr>
          <w:delText xml:space="preserve">these </w:delText>
        </w:r>
        <w:r w:rsidR="0034365F" w:rsidRPr="006902F6" w:rsidDel="00930055">
          <w:rPr>
            <w:color w:val="000000" w:themeColor="text1"/>
          </w:rPr>
          <w:delText>mouse stud</w:delText>
        </w:r>
        <w:r w:rsidR="009402FD" w:rsidDel="00930055">
          <w:rPr>
            <w:color w:val="000000" w:themeColor="text1"/>
          </w:rPr>
          <w:delText>ies</w:delText>
        </w:r>
        <w:r w:rsidR="00C922C0" w:rsidDel="00930055">
          <w:rPr>
            <w:color w:val="000000" w:themeColor="text1"/>
          </w:rPr>
          <w:delText>.</w:delText>
        </w:r>
      </w:del>
      <w:ins w:id="196" w:author="Microsoft Office User" w:date="2017-12-18T12:48:00Z">
        <w:r w:rsidR="009824F7">
          <w:rPr>
            <w:color w:val="000000" w:themeColor="text1"/>
          </w:rPr>
          <w:t>for the mouse studies</w:t>
        </w:r>
      </w:ins>
      <w:ins w:id="197" w:author="Microsoft Office User" w:date="2017-12-18T14:14:00Z">
        <w:r>
          <w:rPr>
            <w:color w:val="000000" w:themeColor="text1"/>
          </w:rPr>
          <w:t xml:space="preserve"> includes the</w:t>
        </w:r>
      </w:ins>
      <w:ins w:id="198" w:author="Microsoft Office User" w:date="2017-12-18T12:48:00Z">
        <w:r w:rsidR="009824F7">
          <w:rPr>
            <w:color w:val="000000" w:themeColor="text1"/>
          </w:rPr>
          <w:t xml:space="preserve"> </w:t>
        </w:r>
      </w:ins>
      <w:ins w:id="199" w:author="Microsoft Office User" w:date="2017-12-18T14:14:00Z">
        <w:r>
          <w:rPr>
            <w:color w:val="000000" w:themeColor="text1"/>
          </w:rPr>
          <w:t xml:space="preserve">decision </w:t>
        </w:r>
      </w:ins>
      <w:ins w:id="200" w:author="Microsoft Office User" w:date="2017-12-18T12:48:00Z">
        <w:r w:rsidR="009824F7">
          <w:rPr>
            <w:color w:val="000000" w:themeColor="text1"/>
          </w:rPr>
          <w:t>to focus</w:t>
        </w:r>
      </w:ins>
      <w:ins w:id="201" w:author="Microsoft Office User" w:date="2017-12-18T14:14:00Z">
        <w:r>
          <w:rPr>
            <w:color w:val="000000" w:themeColor="text1"/>
          </w:rPr>
          <w:t xml:space="preserve"> solely</w:t>
        </w:r>
      </w:ins>
      <w:ins w:id="202" w:author="Microsoft Office User" w:date="2017-12-18T12:48:00Z">
        <w:r w:rsidR="009824F7">
          <w:rPr>
            <w:color w:val="000000" w:themeColor="text1"/>
          </w:rPr>
          <w:t xml:space="preserve"> on </w:t>
        </w:r>
        <w:r w:rsidR="00565B94">
          <w:rPr>
            <w:color w:val="000000" w:themeColor="text1"/>
          </w:rPr>
          <w:t>adipose tissue changes</w:t>
        </w:r>
      </w:ins>
      <w:ins w:id="203" w:author="Microsoft Office User" w:date="2017-12-18T12:58:00Z">
        <w:r w:rsidR="004A441D">
          <w:rPr>
            <w:color w:val="000000" w:themeColor="text1"/>
          </w:rPr>
          <w:t xml:space="preserve"> in response to dexamethasone</w:t>
        </w:r>
      </w:ins>
      <w:ins w:id="204" w:author="Microsoft Office User" w:date="2017-12-18T12:56:00Z">
        <w:r>
          <w:rPr>
            <w:color w:val="000000" w:themeColor="text1"/>
          </w:rPr>
          <w:t>. W</w:t>
        </w:r>
        <w:r w:rsidR="00F03073">
          <w:rPr>
            <w:color w:val="000000" w:themeColor="text1"/>
          </w:rPr>
          <w:t>e believe</w:t>
        </w:r>
      </w:ins>
      <w:ins w:id="205" w:author="Microsoft Office User" w:date="2017-12-18T14:15:00Z">
        <w:r>
          <w:rPr>
            <w:color w:val="000000" w:themeColor="text1"/>
          </w:rPr>
          <w:t xml:space="preserve"> adipose tissue</w:t>
        </w:r>
      </w:ins>
      <w:ins w:id="206" w:author="Microsoft Office User" w:date="2017-12-18T12:56:00Z">
        <w:r w:rsidR="00F03073">
          <w:rPr>
            <w:color w:val="000000" w:themeColor="text1"/>
          </w:rPr>
          <w:t xml:space="preserve"> lipolysis plays a major role in </w:t>
        </w:r>
      </w:ins>
      <w:ins w:id="207" w:author="Microsoft Office User" w:date="2017-12-18T12:58:00Z">
        <w:r w:rsidR="004A441D">
          <w:rPr>
            <w:color w:val="000000" w:themeColor="text1"/>
          </w:rPr>
          <w:t>dexamethasone-induced insulin resistance and hepatic steatosis</w:t>
        </w:r>
      </w:ins>
      <w:ins w:id="208" w:author="Microsoft Office User" w:date="2017-12-18T12:48:00Z">
        <w:r w:rsidR="00565B94">
          <w:rPr>
            <w:color w:val="000000" w:themeColor="text1"/>
          </w:rPr>
          <w:t>; howe</w:t>
        </w:r>
      </w:ins>
      <w:ins w:id="209" w:author="Microsoft Office User" w:date="2017-12-18T12:51:00Z">
        <w:r w:rsidR="00565B94">
          <w:rPr>
            <w:color w:val="000000" w:themeColor="text1"/>
          </w:rPr>
          <w:t xml:space="preserve">ver, we are </w:t>
        </w:r>
      </w:ins>
      <w:ins w:id="210" w:author="Microsoft Office User" w:date="2017-12-18T12:58:00Z">
        <w:r w:rsidR="004A441D">
          <w:rPr>
            <w:color w:val="000000" w:themeColor="text1"/>
          </w:rPr>
          <w:t xml:space="preserve">well </w:t>
        </w:r>
      </w:ins>
      <w:ins w:id="211" w:author="Microsoft Office User" w:date="2017-12-18T12:51:00Z">
        <w:r w:rsidR="00565B94">
          <w:rPr>
            <w:color w:val="000000" w:themeColor="text1"/>
          </w:rPr>
          <w:t xml:space="preserve">aware </w:t>
        </w:r>
        <w:r w:rsidR="00565B94">
          <w:rPr>
            <w:color w:val="000000" w:themeColor="text1"/>
          </w:rPr>
          <w:lastRenderedPageBreak/>
          <w:t>that dexamethasone can and likely does affect many other tissues</w:t>
        </w:r>
      </w:ins>
      <w:ins w:id="212" w:author="Microsoft Office User" w:date="2017-12-18T12:54:00Z">
        <w:r w:rsidR="003037A7">
          <w:rPr>
            <w:color w:val="000000" w:themeColor="text1"/>
          </w:rPr>
          <w:t>,</w:t>
        </w:r>
      </w:ins>
      <w:ins w:id="213" w:author="Microsoft Office User" w:date="2017-12-18T12:53:00Z">
        <w:r w:rsidR="00565B94">
          <w:rPr>
            <w:color w:val="000000" w:themeColor="text1"/>
          </w:rPr>
          <w:t xml:space="preserve"> such as muscle</w:t>
        </w:r>
      </w:ins>
      <w:ins w:id="214" w:author="Microsoft Office User" w:date="2017-12-18T12:54:00Z">
        <w:r w:rsidR="003037A7">
          <w:rPr>
            <w:color w:val="000000" w:themeColor="text1"/>
          </w:rPr>
          <w:t>,</w:t>
        </w:r>
      </w:ins>
      <w:ins w:id="215" w:author="Microsoft Office User" w:date="2017-12-18T12:51:00Z">
        <w:r w:rsidR="00565B94">
          <w:rPr>
            <w:color w:val="000000" w:themeColor="text1"/>
          </w:rPr>
          <w:t xml:space="preserve"> that may also influence insulin sensitivity.</w:t>
        </w:r>
      </w:ins>
    </w:p>
    <w:p w14:paraId="4D52A97E" w14:textId="77777777" w:rsidR="00830B0C" w:rsidRPr="006902F6" w:rsidRDefault="00830B0C" w:rsidP="00E13216">
      <w:pPr>
        <w:spacing w:line="480" w:lineRule="auto"/>
        <w:rPr>
          <w:color w:val="000000" w:themeColor="text1"/>
        </w:rPr>
      </w:pPr>
    </w:p>
    <w:p w14:paraId="3E476322" w14:textId="0474F59A" w:rsidR="00FC121E" w:rsidRPr="006902F6" w:rsidRDefault="000A7B19" w:rsidP="00FC121E">
      <w:pPr>
        <w:spacing w:line="480" w:lineRule="auto"/>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del w:id="216" w:author="Microsoft Office User" w:date="2017-12-18T14:15:00Z">
        <w:r w:rsidR="000D7464" w:rsidDel="007B133D">
          <w:rPr>
            <w:color w:val="000000" w:themeColor="text1"/>
          </w:rPr>
          <w:delText xml:space="preserve">The combination of </w:delText>
        </w:r>
        <w:r w:rsidR="00C6048B" w:rsidDel="007B133D">
          <w:rPr>
            <w:color w:val="000000" w:themeColor="text1"/>
          </w:rPr>
          <w:delText xml:space="preserve">obesity </w:delText>
        </w:r>
        <w:r w:rsidR="004B3A2E" w:rsidDel="007B133D">
          <w:rPr>
            <w:color w:val="000000" w:themeColor="text1"/>
          </w:rPr>
          <w:delText xml:space="preserve">and </w:delText>
        </w:r>
        <w:r w:rsidR="00C6048B" w:rsidDel="007B133D">
          <w:rPr>
            <w:color w:val="000000" w:themeColor="text1"/>
          </w:rPr>
          <w:delText xml:space="preserve">elevated glucocorticoids </w:delText>
        </w:r>
        <w:r w:rsidR="004B3A2E" w:rsidDel="007B133D">
          <w:rPr>
            <w:color w:val="000000" w:themeColor="text1"/>
          </w:rPr>
          <w:delText>also led to s</w:delText>
        </w:r>
        <w:r w:rsidR="007B76B7" w:rsidRPr="006902F6" w:rsidDel="007B133D">
          <w:rPr>
            <w:color w:val="000000" w:themeColor="text1"/>
          </w:rPr>
          <w:delText>ignificant elevations in liver fat</w:delText>
        </w:r>
        <w:r w:rsidR="00C6048B" w:rsidDel="007B133D">
          <w:rPr>
            <w:color w:val="000000" w:themeColor="text1"/>
          </w:rPr>
          <w:delText xml:space="preserve"> in mice</w:delText>
        </w:r>
        <w:r w:rsidR="009E2596" w:rsidRPr="006902F6" w:rsidDel="007B133D">
          <w:rPr>
            <w:color w:val="000000" w:themeColor="text1"/>
          </w:rPr>
          <w:delText xml:space="preserve"> </w:delText>
        </w:r>
        <w:r w:rsidR="001E66B0" w:rsidDel="007B133D">
          <w:rPr>
            <w:color w:val="000000" w:themeColor="text1"/>
          </w:rPr>
          <w:delText>and</w:delText>
        </w:r>
        <w:r w:rsidR="007B76B7" w:rsidRPr="006902F6" w:rsidDel="007B133D">
          <w:rPr>
            <w:color w:val="000000" w:themeColor="text1"/>
          </w:rPr>
          <w:delText xml:space="preserve"> </w:delText>
        </w:r>
        <w:r w:rsidR="000437E3" w:rsidRPr="006902F6" w:rsidDel="007B133D">
          <w:rPr>
            <w:color w:val="000000" w:themeColor="text1"/>
          </w:rPr>
          <w:delText xml:space="preserve">a trend towards </w:delText>
        </w:r>
        <w:r w:rsidR="007B76B7" w:rsidRPr="006902F6" w:rsidDel="007B133D">
          <w:rPr>
            <w:color w:val="000000" w:themeColor="text1"/>
          </w:rPr>
          <w:delText>elevat</w:delText>
        </w:r>
        <w:r w:rsidR="00C06867" w:rsidDel="007B133D">
          <w:rPr>
            <w:color w:val="000000" w:themeColor="text1"/>
          </w:rPr>
          <w:delText>ed ALT levels</w:delText>
        </w:r>
        <w:r w:rsidR="00960C8D" w:rsidDel="007B133D">
          <w:rPr>
            <w:color w:val="000000" w:themeColor="text1"/>
          </w:rPr>
          <w:delText xml:space="preserve"> in human</w:delText>
        </w:r>
        <w:r w:rsidR="00C6048B" w:rsidDel="007B133D">
          <w:rPr>
            <w:color w:val="000000" w:themeColor="text1"/>
          </w:rPr>
          <w:delText>s</w:delText>
        </w:r>
        <w:r w:rsidR="007B76B7" w:rsidRPr="006902F6" w:rsidDel="007B133D">
          <w:rPr>
            <w:color w:val="000000" w:themeColor="text1"/>
          </w:rPr>
          <w:delText xml:space="preserve">. </w:delText>
        </w:r>
      </w:del>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282D0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11)" }, "properties" : {  }, "schema" : "https://github.com/citation-style-language/schema/raw/master/csl-citation.json" }</w:instrText>
      </w:r>
      <w:r w:rsidR="00B32E07" w:rsidRPr="006902F6">
        <w:rPr>
          <w:color w:val="000000" w:themeColor="text1"/>
        </w:rPr>
        <w:fldChar w:fldCharType="separate"/>
      </w:r>
      <w:r w:rsidR="00282D07" w:rsidRPr="00282D07">
        <w:rPr>
          <w:noProof/>
          <w:color w:val="000000" w:themeColor="text1"/>
        </w:rPr>
        <w:t xml:space="preserve">(Hochberg </w:t>
      </w:r>
      <w:r w:rsidR="00282D07" w:rsidRPr="00282D07">
        <w:rPr>
          <w:i/>
          <w:noProof/>
          <w:color w:val="000000" w:themeColor="text1"/>
        </w:rPr>
        <w:t>et al.</w:t>
      </w:r>
      <w:r w:rsidR="00282D07" w:rsidRPr="00282D07">
        <w:rPr>
          <w:noProof/>
          <w:color w:val="000000" w:themeColor="text1"/>
        </w:rPr>
        <w:t xml:space="preserve"> 2015)</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282D07">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Burke &lt;i&gt;et al.&lt;/i&gt; 2017)", "plainTextFormattedCitation" : "(Burke et al. 2017)", "previouslyFormattedCitation" : "(37)" }, "properties" : {  }, "schema" : "https://github.com/citation-style-language/schema/raw/master/csl-citation.json" }</w:instrText>
      </w:r>
      <w:r w:rsidR="00065189" w:rsidRPr="006902F6">
        <w:rPr>
          <w:color w:val="000000" w:themeColor="text1"/>
        </w:rPr>
        <w:fldChar w:fldCharType="separate"/>
      </w:r>
      <w:r w:rsidR="00282D07" w:rsidRPr="00282D07">
        <w:rPr>
          <w:noProof/>
          <w:color w:val="000000" w:themeColor="text1"/>
        </w:rPr>
        <w:t xml:space="preserve">(Burke </w:t>
      </w:r>
      <w:r w:rsidR="00282D07" w:rsidRPr="00282D07">
        <w:rPr>
          <w:i/>
          <w:noProof/>
          <w:color w:val="000000" w:themeColor="text1"/>
        </w:rPr>
        <w:t>et al.</w:t>
      </w:r>
      <w:r w:rsidR="00282D07" w:rsidRPr="00282D07">
        <w:rPr>
          <w:noProof/>
          <w:color w:val="000000" w:themeColor="text1"/>
        </w:rPr>
        <w:t xml:space="preserve"> 2017)</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ins w:id="217" w:author="Microsoft Office User" w:date="2017-12-18T14:16:00Z">
        <w:r w:rsidR="007B133D">
          <w:rPr>
            <w:color w:val="000000" w:themeColor="text1"/>
          </w:rPr>
          <w:t>, which indicates the disturbances in glucose homeostasis are not a result of increased fat mass</w:t>
        </w:r>
      </w:ins>
      <w:ins w:id="218" w:author="Microsoft Office User" w:date="2017-12-18T14:17:00Z">
        <w:r w:rsidR="007B133D">
          <w:rPr>
            <w:color w:val="000000" w:themeColor="text1"/>
          </w:rPr>
          <w:t>,</w:t>
        </w:r>
      </w:ins>
      <w:ins w:id="219" w:author="Microsoft Office User" w:date="2017-12-18T14:16:00Z">
        <w:r w:rsidR="007B133D">
          <w:rPr>
            <w:color w:val="000000" w:themeColor="text1"/>
          </w:rPr>
          <w:t xml:space="preserve"> as one may </w:t>
        </w:r>
      </w:ins>
      <w:ins w:id="220" w:author="Microsoft Office User" w:date="2017-12-18T14:17:00Z">
        <w:r w:rsidR="007B133D">
          <w:rPr>
            <w:color w:val="000000" w:themeColor="text1"/>
          </w:rPr>
          <w:t>suspect</w:t>
        </w:r>
      </w:ins>
      <w:r w:rsidR="0015242A" w:rsidRPr="006902F6">
        <w:rPr>
          <w:color w:val="000000" w:themeColor="text1"/>
        </w:rPr>
        <w:t xml:space="preserve">. </w:t>
      </w:r>
      <w:ins w:id="221" w:author="Microsoft Office User" w:date="2017-12-18T12:29:00Z">
        <w:r w:rsidR="003B0BCD">
          <w:rPr>
            <w:color w:val="000000" w:themeColor="text1"/>
          </w:rPr>
          <w:t>The loss in fat mass</w:t>
        </w:r>
      </w:ins>
      <w:ins w:id="222" w:author="Microsoft Office User" w:date="2017-12-18T12:30:00Z">
        <w:r w:rsidR="003B0BCD">
          <w:rPr>
            <w:color w:val="000000" w:themeColor="text1"/>
          </w:rPr>
          <w:t xml:space="preserve"> observed</w:t>
        </w:r>
      </w:ins>
      <w:ins w:id="223" w:author="Microsoft Office User" w:date="2017-12-18T12:29:00Z">
        <w:r w:rsidR="003B0BCD">
          <w:rPr>
            <w:color w:val="000000" w:themeColor="text1"/>
          </w:rPr>
          <w:t xml:space="preserve"> in the obese, dexamethasone treated mice was</w:t>
        </w:r>
      </w:ins>
      <w:ins w:id="224" w:author="Microsoft Office User" w:date="2017-12-18T12:30:00Z">
        <w:r w:rsidR="003B0BCD">
          <w:rPr>
            <w:color w:val="000000" w:themeColor="text1"/>
          </w:rPr>
          <w:t xml:space="preserve"> not due to reduced food intake, in fact these mice ate significantly more kil</w:t>
        </w:r>
      </w:ins>
      <w:ins w:id="225" w:author="Microsoft Office User" w:date="2017-12-18T12:31:00Z">
        <w:r w:rsidR="00CF62D7">
          <w:rPr>
            <w:color w:val="000000" w:themeColor="text1"/>
          </w:rPr>
          <w:t xml:space="preserve">ocalories per day than obese controls; therefore, there must be a </w:t>
        </w:r>
      </w:ins>
      <w:ins w:id="226" w:author="Microsoft Office User" w:date="2017-12-18T12:33:00Z">
        <w:r w:rsidR="00CF62D7">
          <w:rPr>
            <w:color w:val="000000" w:themeColor="text1"/>
          </w:rPr>
          <w:t>shift</w:t>
        </w:r>
      </w:ins>
      <w:ins w:id="227" w:author="Microsoft Office User" w:date="2017-12-18T12:31:00Z">
        <w:r w:rsidR="00CF62D7">
          <w:rPr>
            <w:color w:val="000000" w:themeColor="text1"/>
          </w:rPr>
          <w:t xml:space="preserve"> in energy </w:t>
        </w:r>
      </w:ins>
      <w:ins w:id="228" w:author="Microsoft Office User" w:date="2017-12-18T12:32:00Z">
        <w:r w:rsidR="00CF62D7">
          <w:rPr>
            <w:color w:val="000000" w:themeColor="text1"/>
          </w:rPr>
          <w:t>expenditure with the combination of obesity and dexamethasone treatment</w:t>
        </w:r>
      </w:ins>
      <w:ins w:id="229" w:author="Microsoft Office User" w:date="2017-12-18T12:47:00Z">
        <w:r w:rsidR="00E4166F">
          <w:rPr>
            <w:color w:val="000000" w:themeColor="text1"/>
          </w:rPr>
          <w:t xml:space="preserve"> over time</w:t>
        </w:r>
      </w:ins>
      <w:ins w:id="230" w:author="Microsoft Office User" w:date="2017-12-18T12:32:00Z">
        <w:r w:rsidR="00CF62D7">
          <w:rPr>
            <w:color w:val="000000" w:themeColor="text1"/>
          </w:rPr>
          <w:t>.</w:t>
        </w:r>
      </w:ins>
      <w:ins w:id="231" w:author="Microsoft Office User" w:date="2017-12-18T12:31:00Z">
        <w:r w:rsidR="00CF62D7">
          <w:rPr>
            <w:color w:val="000000" w:themeColor="text1"/>
          </w:rPr>
          <w:t xml:space="preserve"> </w:t>
        </w:r>
      </w:ins>
      <w:ins w:id="232" w:author="Microsoft Office User" w:date="2017-12-18T12:29:00Z">
        <w:r w:rsidR="003B0BCD">
          <w:rPr>
            <w:color w:val="000000" w:themeColor="text1"/>
          </w:rPr>
          <w:t xml:space="preserve"> </w:t>
        </w:r>
      </w:ins>
      <w:r w:rsidR="00FC121E" w:rsidRPr="006902F6">
        <w:rPr>
          <w:color w:val="000000" w:themeColor="text1"/>
        </w:rPr>
        <w:t xml:space="preserve">We 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282D07">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D\u2019souza &lt;i&gt;et al.&lt;/i&gt; 2012; Shpilberg &lt;i&gt;et al.&lt;/i&gt; 2012; Beaudry &lt;i&gt;et al.&lt;/i&gt; 2013)", "plainTextFormattedCitation" : "(D\u2019souza et al. 2012; Shpilberg et al. 2012; Beaudry et al. 2013)", "previouslyFormattedCitation" : "(8, 9, 38)" }, "properties" : {  }, "schema" : "https://github.com/citation-style-language/schema/raw/master/csl-citation.json" }</w:instrText>
      </w:r>
      <w:r w:rsidR="00FC121E" w:rsidRPr="006902F6">
        <w:rPr>
          <w:color w:val="000000" w:themeColor="text1"/>
        </w:rPr>
        <w:fldChar w:fldCharType="separate"/>
      </w:r>
      <w:r w:rsidR="00282D07" w:rsidRPr="00282D07">
        <w:rPr>
          <w:noProof/>
          <w:color w:val="000000" w:themeColor="text1"/>
        </w:rPr>
        <w:t xml:space="preserve">(D’souza </w:t>
      </w:r>
      <w:r w:rsidR="00282D07" w:rsidRPr="00282D07">
        <w:rPr>
          <w:i/>
          <w:noProof/>
          <w:color w:val="000000" w:themeColor="text1"/>
        </w:rPr>
        <w:t>et al.</w:t>
      </w:r>
      <w:r w:rsidR="00282D07" w:rsidRPr="00282D07">
        <w:rPr>
          <w:noProof/>
          <w:color w:val="000000" w:themeColor="text1"/>
        </w:rPr>
        <w:t xml:space="preserve"> 2012; 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502CA58F"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282D07">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Williamson &lt;i&gt;et al.&lt;/i&gt; 1966; Nurjhan &lt;i&gt;et al.&lt;/i&gt; 1986, 1992, Perry &lt;i&gt;et al.&lt;/i&gt; 2015, 2017)", "plainTextFormattedCitation" : "(Williamson et al. 1966; Nurjhan et al. 1986, 1992, Perry et al. 2015, 2017)", "previouslyFormattedCitation" : "(39\u201343)" }, "properties" : {  }, "schema" : "https://github.com/citation-style-language/schema/raw/master/csl-citation.json" }</w:instrText>
      </w:r>
      <w:r w:rsidR="004B21DD" w:rsidRPr="006902F6">
        <w:rPr>
          <w:color w:val="000000" w:themeColor="text1"/>
        </w:rPr>
        <w:fldChar w:fldCharType="separate"/>
      </w:r>
      <w:r w:rsidR="00282D07" w:rsidRPr="00282D07">
        <w:rPr>
          <w:noProof/>
          <w:color w:val="000000" w:themeColor="text1"/>
        </w:rPr>
        <w:t xml:space="preserve">(Williamson </w:t>
      </w:r>
      <w:r w:rsidR="00282D07" w:rsidRPr="00282D07">
        <w:rPr>
          <w:i/>
          <w:noProof/>
          <w:color w:val="000000" w:themeColor="text1"/>
        </w:rPr>
        <w:t>et al.</w:t>
      </w:r>
      <w:r w:rsidR="00282D07" w:rsidRPr="00282D07">
        <w:rPr>
          <w:noProof/>
          <w:color w:val="000000" w:themeColor="text1"/>
        </w:rPr>
        <w:t xml:space="preserve"> 1966; Nurjhan </w:t>
      </w:r>
      <w:r w:rsidR="00282D07" w:rsidRPr="00282D07">
        <w:rPr>
          <w:i/>
          <w:noProof/>
          <w:color w:val="000000" w:themeColor="text1"/>
        </w:rPr>
        <w:t>et al.</w:t>
      </w:r>
      <w:r w:rsidR="00282D07" w:rsidRPr="00282D07">
        <w:rPr>
          <w:noProof/>
          <w:color w:val="000000" w:themeColor="text1"/>
        </w:rPr>
        <w:t xml:space="preserve"> 1986, 1992, Perry </w:t>
      </w:r>
      <w:r w:rsidR="00282D07" w:rsidRPr="00282D07">
        <w:rPr>
          <w:i/>
          <w:noProof/>
          <w:color w:val="000000" w:themeColor="text1"/>
        </w:rPr>
        <w:t>et al.</w:t>
      </w:r>
      <w:r w:rsidR="00282D07" w:rsidRPr="00282D07">
        <w:rPr>
          <w:noProof/>
          <w:color w:val="000000" w:themeColor="text1"/>
        </w:rPr>
        <w:t xml:space="preserve"> 2015, 2017)</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w:t>
      </w:r>
      <w:r w:rsidR="00FE35A0" w:rsidRPr="006902F6">
        <w:rPr>
          <w:color w:val="000000" w:themeColor="text1"/>
        </w:rPr>
        <w:lastRenderedPageBreak/>
        <w:t xml:space="preserve">stimulate lipolysis </w:t>
      </w:r>
      <w:r w:rsidR="00FE35A0" w:rsidRPr="006902F6">
        <w:rPr>
          <w:color w:val="000000" w:themeColor="text1"/>
        </w:rPr>
        <w:fldChar w:fldCharType="begin" w:fldLock="1"/>
      </w:r>
      <w:r w:rsidR="00282D0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Djurhuus &lt;i&gt;et al.&lt;/i&gt; 2002, 2004; Kr\u0161ek &lt;i&gt;et al.&lt;/i&gt; 2006; Hochberg &lt;i&gt;et al.&lt;/i&gt; 2015)", "plainTextFormattedCitation" : "(Djurhuus et al. 2002, 2004; Kr\u0161ek et al. 2006; Hochberg et al. 2015)", "previouslyFormattedCitation" : "(11, 15\u201317)"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282D0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Rebrin &lt;i&gt;et al.&lt;/i&gt; 1996; Edgerton &lt;i&gt;et al.&lt;/i&gt; 2017)", "plainTextFormattedCitation" : "(Rebrin et al. 1996; Edgerton et al. 2017)", "previouslyFormattedCitation" : "(18, 35)"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282D0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36)"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p>
    <w:p w14:paraId="29829940" w14:textId="77777777" w:rsidR="00CD6325" w:rsidRPr="006902F6" w:rsidRDefault="00CD6325" w:rsidP="00E13216">
      <w:pPr>
        <w:spacing w:line="480" w:lineRule="auto"/>
        <w:rPr>
          <w:color w:val="000000" w:themeColor="text1"/>
        </w:rPr>
      </w:pPr>
    </w:p>
    <w:p w14:paraId="7976C330" w14:textId="161E641F"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282D0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Xu &lt;i&gt;et al.&lt;/i&gt; 2009)", "plainTextFormattedCitation" : "(Xu et al. 2009)", "previouslyFormattedCitation" : "(44)"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Xu </w:t>
      </w:r>
      <w:r w:rsidR="00282D07" w:rsidRPr="00282D07">
        <w:rPr>
          <w:i/>
          <w:noProof/>
          <w:color w:val="000000" w:themeColor="text1"/>
        </w:rPr>
        <w:t>et al.</w:t>
      </w:r>
      <w:r w:rsidR="00282D07" w:rsidRPr="00282D07">
        <w:rPr>
          <w:noProof/>
          <w:color w:val="000000" w:themeColor="text1"/>
        </w:rPr>
        <w:t xml:space="preserve"> 2009)</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282D07">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Lacasa &lt;i&gt;et al.&lt;/i&gt; 1988)", "plainTextFormattedCitation" : "(Lacasa et al. 1988)", "previouslyFormattedCitation" : "(45)"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Lacasa </w:t>
      </w:r>
      <w:r w:rsidR="00282D07" w:rsidRPr="00282D07">
        <w:rPr>
          <w:i/>
          <w:noProof/>
          <w:color w:val="000000" w:themeColor="text1"/>
        </w:rPr>
        <w:t>et al.</w:t>
      </w:r>
      <w:r w:rsidR="00282D07" w:rsidRPr="00282D07">
        <w:rPr>
          <w:noProof/>
          <w:color w:val="000000" w:themeColor="text1"/>
        </w:rPr>
        <w:t xml:space="preserve"> 1988)</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282D07">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Campbell &lt;i&gt;et al.&lt;/i&gt; 2011; Serr &lt;i&gt;et al.&lt;/i&gt; 2011; Shen &lt;i&gt;et al.&lt;/i&gt; 2017)", "plainTextFormattedCitation" : "(Campbell et al. 2011; Serr et al. 2011; Shen et al. 2017)", "previouslyFormattedCitation" : "(22, 46, 47)"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Campbell </w:t>
      </w:r>
      <w:r w:rsidR="00282D07" w:rsidRPr="00282D07">
        <w:rPr>
          <w:i/>
          <w:noProof/>
          <w:color w:val="000000" w:themeColor="text1"/>
        </w:rPr>
        <w:t>et al.</w:t>
      </w:r>
      <w:r w:rsidR="00282D07" w:rsidRPr="00282D07">
        <w:rPr>
          <w:noProof/>
          <w:color w:val="000000" w:themeColor="text1"/>
        </w:rPr>
        <w:t xml:space="preserve"> 2011; Serr </w:t>
      </w:r>
      <w:r w:rsidR="00282D07" w:rsidRPr="00282D07">
        <w:rPr>
          <w:i/>
          <w:noProof/>
          <w:color w:val="000000" w:themeColor="text1"/>
        </w:rPr>
        <w:t>et al.</w:t>
      </w:r>
      <w:r w:rsidR="00282D07" w:rsidRPr="00282D07">
        <w:rPr>
          <w:noProof/>
          <w:color w:val="000000" w:themeColor="text1"/>
        </w:rPr>
        <w:t xml:space="preserve"> 2011; Shen </w:t>
      </w:r>
      <w:r w:rsidR="00282D07" w:rsidRPr="00282D07">
        <w:rPr>
          <w:i/>
          <w:noProof/>
          <w:color w:val="000000" w:themeColor="text1"/>
        </w:rPr>
        <w:t>et al.</w:t>
      </w:r>
      <w:r w:rsidR="00282D07" w:rsidRPr="00282D07">
        <w:rPr>
          <w:noProof/>
          <w:color w:val="000000" w:themeColor="text1"/>
        </w:rPr>
        <w:t xml:space="preserve"> 201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7C5DBC48" w:rsidR="009C5B00" w:rsidRDefault="00794B8D" w:rsidP="00E13216">
      <w:pPr>
        <w:spacing w:line="480" w:lineRule="auto"/>
        <w:rPr>
          <w:ins w:id="233" w:author="Microsoft Office User" w:date="2017-12-18T14:56:00Z"/>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commentRangeStart w:id="234"/>
      <w:del w:id="235" w:author="Microsoft Office User" w:date="2017-12-14T15:00:00Z">
        <w:r w:rsidR="009C5B00" w:rsidRPr="006902F6" w:rsidDel="00FE0DD0">
          <w:rPr>
            <w:color w:val="000000" w:themeColor="text1"/>
          </w:rPr>
          <w:delText>The data presented here</w:delText>
        </w:r>
      </w:del>
      <w:ins w:id="236" w:author="Microsoft Office User" w:date="2017-12-14T15:03:00Z">
        <w:r w:rsidR="00D65036">
          <w:rPr>
            <w:color w:val="000000" w:themeColor="text1"/>
          </w:rPr>
          <w:t>This paper is</w:t>
        </w:r>
      </w:ins>
      <w:ins w:id="237" w:author="Microsoft Office User" w:date="2017-12-14T15:00:00Z">
        <w:r w:rsidR="00FE0DD0">
          <w:rPr>
            <w:color w:val="000000" w:themeColor="text1"/>
          </w:rPr>
          <w:t xml:space="preserve"> the first to</w:t>
        </w:r>
      </w:ins>
      <w:r w:rsidR="009C5B00" w:rsidRPr="006902F6">
        <w:rPr>
          <w:color w:val="000000" w:themeColor="text1"/>
        </w:rPr>
        <w:t xml:space="preserve"> show that </w:t>
      </w:r>
      <w:del w:id="238" w:author="Microsoft Office User" w:date="2017-12-14T15:01:00Z">
        <w:r w:rsidR="00F45451" w:rsidDel="00560BDD">
          <w:rPr>
            <w:color w:val="000000" w:themeColor="text1"/>
          </w:rPr>
          <w:delText>the</w:delText>
        </w:r>
        <w:r w:rsidR="009C5B00" w:rsidRPr="006902F6" w:rsidDel="00560BDD">
          <w:rPr>
            <w:color w:val="000000" w:themeColor="text1"/>
          </w:rPr>
          <w:delText xml:space="preserve"> obes</w:delText>
        </w:r>
        <w:r w:rsidR="00F45451" w:rsidDel="00560BDD">
          <w:rPr>
            <w:color w:val="000000" w:themeColor="text1"/>
          </w:rPr>
          <w:delText xml:space="preserve">e state </w:delText>
        </w:r>
      </w:del>
      <w:ins w:id="239" w:author="Microsoft Office User" w:date="2017-12-14T15:01:00Z">
        <w:r w:rsidR="00560BDD">
          <w:rPr>
            <w:color w:val="000000" w:themeColor="text1"/>
          </w:rPr>
          <w:t xml:space="preserve">diet-induced obesity in mice </w:t>
        </w:r>
      </w:ins>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w:t>
      </w:r>
      <w:r w:rsidR="009C5B00" w:rsidRPr="006902F6">
        <w:rPr>
          <w:color w:val="000000" w:themeColor="text1"/>
        </w:rPr>
        <w:lastRenderedPageBreak/>
        <w:t>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commentRangeEnd w:id="234"/>
      <w:r w:rsidR="00B950B0">
        <w:rPr>
          <w:rStyle w:val="CommentReference"/>
        </w:rPr>
        <w:commentReference w:id="234"/>
      </w:r>
    </w:p>
    <w:p w14:paraId="51F0537E" w14:textId="77777777" w:rsidR="00D26E2F" w:rsidRDefault="00D26E2F" w:rsidP="00E13216">
      <w:pPr>
        <w:spacing w:line="480" w:lineRule="auto"/>
        <w:rPr>
          <w:ins w:id="240" w:author="Microsoft Office User" w:date="2017-12-18T14:54:00Z"/>
          <w:color w:val="000000" w:themeColor="text1"/>
        </w:rPr>
      </w:pPr>
    </w:p>
    <w:p w14:paraId="32CDFF5C" w14:textId="77777777" w:rsidR="00706726" w:rsidRDefault="00706726" w:rsidP="00706726">
      <w:pPr>
        <w:rPr>
          <w:ins w:id="241" w:author="Microsoft Office User" w:date="2017-12-18T14:54:00Z"/>
        </w:rPr>
      </w:pPr>
      <w:ins w:id="242" w:author="Microsoft Office User" w:date="2017-12-18T14:54:00Z">
        <w:r w:rsidRPr="00E50061">
          <w:rPr>
            <w:b/>
          </w:rPr>
          <w:t>D</w:t>
        </w:r>
        <w:r>
          <w:rPr>
            <w:b/>
          </w:rPr>
          <w:t>eclaration of Interest</w:t>
        </w:r>
        <w:r w:rsidRPr="00E50061">
          <w:rPr>
            <w:b/>
          </w:rPr>
          <w:t>:</w:t>
        </w:r>
        <w:r>
          <w:t xml:space="preserve"> The authors declared no conflict of interest that could be perceived as prejudicing the impartiality of the research reported.</w:t>
        </w:r>
      </w:ins>
    </w:p>
    <w:p w14:paraId="23CA46F0" w14:textId="77777777" w:rsidR="00706726" w:rsidRDefault="00706726" w:rsidP="00706726">
      <w:pPr>
        <w:rPr>
          <w:ins w:id="243" w:author="Microsoft Office User" w:date="2017-12-18T14:54:00Z"/>
        </w:rPr>
      </w:pPr>
    </w:p>
    <w:p w14:paraId="221028DA" w14:textId="77777777" w:rsidR="00706726" w:rsidRDefault="00706726" w:rsidP="00706726">
      <w:pPr>
        <w:rPr>
          <w:ins w:id="244" w:author="Microsoft Office User" w:date="2017-12-18T14:54:00Z"/>
          <w:bCs/>
          <w:color w:val="000000" w:themeColor="text1"/>
        </w:rPr>
      </w:pPr>
      <w:ins w:id="245" w:author="Microsoft Office User" w:date="2017-12-18T14:54:00Z">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ins>
    </w:p>
    <w:p w14:paraId="60FBE77E" w14:textId="77777777" w:rsidR="00706726" w:rsidRDefault="00706726" w:rsidP="00706726">
      <w:pPr>
        <w:rPr>
          <w:ins w:id="246" w:author="Microsoft Office User" w:date="2017-12-18T14:54:00Z"/>
          <w:bCs/>
          <w:color w:val="000000" w:themeColor="text1"/>
        </w:rPr>
      </w:pPr>
    </w:p>
    <w:p w14:paraId="3AECC4BC" w14:textId="77777777" w:rsidR="00706726" w:rsidRPr="00BC77B6" w:rsidRDefault="00706726" w:rsidP="00706726">
      <w:pPr>
        <w:rPr>
          <w:ins w:id="247" w:author="Microsoft Office User" w:date="2017-12-18T14:54:00Z"/>
          <w:b/>
        </w:rPr>
      </w:pPr>
    </w:p>
    <w:p w14:paraId="284432B8" w14:textId="77777777" w:rsidR="00706726" w:rsidRDefault="00706726" w:rsidP="00706726">
      <w:pPr>
        <w:rPr>
          <w:ins w:id="248" w:author="Microsoft Office User" w:date="2017-12-18T14:54:00Z"/>
          <w:bCs/>
          <w:color w:val="000000" w:themeColor="text1"/>
        </w:rPr>
      </w:pPr>
      <w:ins w:id="249" w:author="Microsoft Office User" w:date="2017-12-18T14:54:00Z">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ins>
    </w:p>
    <w:p w14:paraId="7E8D8B1B" w14:textId="77777777" w:rsidR="00706726" w:rsidRPr="006902F6" w:rsidRDefault="00706726" w:rsidP="00E13216">
      <w:pPr>
        <w:spacing w:line="480" w:lineRule="auto"/>
        <w:rPr>
          <w:color w:val="000000" w:themeColor="text1"/>
        </w:rPr>
      </w:pPr>
    </w:p>
    <w:p w14:paraId="0C3C71AF" w14:textId="0BA08866" w:rsidR="00D66F6A" w:rsidRPr="00706726" w:rsidDel="00706726" w:rsidRDefault="00706726" w:rsidP="00D66F6A">
      <w:pPr>
        <w:rPr>
          <w:del w:id="250" w:author="Microsoft Office User" w:date="2017-12-18T14:55:00Z"/>
          <w:b/>
          <w:rPrChange w:id="251" w:author="Microsoft Office User" w:date="2017-12-18T14:55:00Z">
            <w:rPr>
              <w:del w:id="252" w:author="Microsoft Office User" w:date="2017-12-18T14:55:00Z"/>
              <w:rFonts w:asciiTheme="minorHAnsi" w:hAnsiTheme="minorHAnsi"/>
              <w:color w:val="000000" w:themeColor="text1"/>
              <w:u w:val="single"/>
            </w:rPr>
          </w:rPrChange>
        </w:rPr>
        <w:pPrChange w:id="253" w:author="Microsoft Office User" w:date="2017-12-18T14:18:00Z">
          <w:pPr>
            <w:pStyle w:val="Heading1"/>
          </w:pPr>
        </w:pPrChange>
      </w:pPr>
      <w:ins w:id="254" w:author="Microsoft Office User" w:date="2017-12-18T14:55:00Z">
        <w:r w:rsidRPr="00706726">
          <w:rPr>
            <w:b/>
            <w:color w:val="000000" w:themeColor="text1"/>
            <w:rPrChange w:id="255" w:author="Microsoft Office User" w:date="2017-12-18T14:55:00Z">
              <w:rPr>
                <w:color w:val="000000" w:themeColor="text1"/>
              </w:rPr>
            </w:rPrChange>
          </w:rPr>
          <w:t xml:space="preserve">Acknowledgements: </w:t>
        </w:r>
      </w:ins>
      <w:del w:id="256" w:author="Microsoft Office User" w:date="2017-12-18T14:55:00Z">
        <w:r w:rsidR="000A4359" w:rsidRPr="00706726" w:rsidDel="00706726">
          <w:rPr>
            <w:b/>
            <w:color w:val="000000" w:themeColor="text1"/>
            <w:rPrChange w:id="257" w:author="Microsoft Office User" w:date="2017-12-18T14:55:00Z">
              <w:rPr>
                <w:rFonts w:asciiTheme="minorHAnsi" w:hAnsiTheme="minorHAnsi"/>
                <w:color w:val="000000" w:themeColor="text1"/>
                <w:u w:val="single"/>
              </w:rPr>
            </w:rPrChange>
          </w:rPr>
          <w:delText>Acknowledgements</w:delText>
        </w:r>
      </w:del>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w:t>
      </w:r>
      <w:proofErr w:type="spellStart"/>
      <w:r>
        <w:rPr>
          <w:bCs/>
          <w:color w:val="000000" w:themeColor="text1"/>
        </w:rPr>
        <w:t>DelProposto</w:t>
      </w:r>
      <w:proofErr w:type="spellEnd"/>
      <w:r>
        <w:rPr>
          <w:bCs/>
          <w:color w:val="000000" w:themeColor="text1"/>
        </w:rPr>
        <w:t xml:space="preserve"> and Carey </w:t>
      </w:r>
      <w:proofErr w:type="spellStart"/>
      <w:r>
        <w:rPr>
          <w:bCs/>
          <w:color w:val="000000" w:themeColor="text1"/>
        </w:rPr>
        <w:t>Lumeng</w:t>
      </w:r>
      <w:proofErr w:type="spellEnd"/>
      <w:r>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ins w:id="258" w:author="Microsoft Office User" w:date="2017-12-18T14:56:00Z"/>
          <w:bCs/>
          <w:color w:val="000000" w:themeColor="text1"/>
        </w:rPr>
      </w:pPr>
    </w:p>
    <w:p w14:paraId="186FC159" w14:textId="77777777" w:rsidR="00B022C2" w:rsidRDefault="00B022C2" w:rsidP="00E13216">
      <w:pPr>
        <w:widowControl w:val="0"/>
        <w:autoSpaceDE w:val="0"/>
        <w:autoSpaceDN w:val="0"/>
        <w:adjustRightInd w:val="0"/>
        <w:spacing w:before="480"/>
        <w:rPr>
          <w:bCs/>
          <w:color w:val="000000" w:themeColor="text1"/>
        </w:rPr>
      </w:pP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163CF71F" w14:textId="04AE652A" w:rsidR="00282D07" w:rsidRPr="00282D07" w:rsidRDefault="00A43B68" w:rsidP="00D26E2F">
      <w:pPr>
        <w:widowControl w:val="0"/>
        <w:autoSpaceDE w:val="0"/>
        <w:autoSpaceDN w:val="0"/>
        <w:adjustRightInd w:val="0"/>
        <w:spacing w:line="480" w:lineRule="auto"/>
        <w:ind w:left="480" w:hanging="480"/>
        <w:rPr>
          <w:rFonts w:ascii="Calibri" w:eastAsia="Times New Roman" w:hAnsi="Calibri" w:cs="Times New Roman"/>
          <w:noProof/>
        </w:rPr>
        <w:pPrChange w:id="259" w:author="Microsoft Office User" w:date="2017-12-18T14:58:00Z">
          <w:pPr>
            <w:widowControl w:val="0"/>
            <w:autoSpaceDE w:val="0"/>
            <w:autoSpaceDN w:val="0"/>
            <w:adjustRightInd w:val="0"/>
            <w:ind w:left="480" w:hanging="480"/>
          </w:pPr>
        </w:pPrChange>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282D07" w:rsidRPr="00282D07">
        <w:rPr>
          <w:rFonts w:ascii="Calibri" w:eastAsia="Times New Roman" w:hAnsi="Calibri" w:cs="Times New Roman"/>
          <w:noProof/>
        </w:rPr>
        <w:t xml:space="preserve">Abad V, Chrousos GP, Reynolds JC, Nieman LK, Hill SC, Weinstein RS &amp; Leong GM 2001 Glucocorticoid Excess During Adolescence Leads to a Major Persistent Deficit in Bone Mass and an Increase in Central Body Fat. </w:t>
      </w:r>
      <w:r w:rsidR="00282D07" w:rsidRPr="00282D07">
        <w:rPr>
          <w:rFonts w:ascii="Calibri" w:eastAsia="Times New Roman" w:hAnsi="Calibri" w:cs="Times New Roman"/>
          <w:b/>
          <w:bCs/>
          <w:noProof/>
        </w:rPr>
        <w:t>16</w:t>
      </w:r>
      <w:r w:rsidR="00282D07" w:rsidRPr="00282D07">
        <w:rPr>
          <w:rFonts w:ascii="Calibri" w:eastAsia="Times New Roman" w:hAnsi="Calibri" w:cs="Times New Roman"/>
          <w:noProof/>
        </w:rPr>
        <w:t xml:space="preserve"> 1879–1885.</w:t>
      </w:r>
    </w:p>
    <w:p w14:paraId="3BE11E27"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60"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Ayala JE, Bracy DP, Mcguinness OP &amp; Wasserman DH 2006 Considerations in the Design of Hyperinsulinemic- Euglycemic Clamps in the Conscious Mouse.</w:t>
      </w:r>
    </w:p>
    <w:p w14:paraId="464E995B"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61"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Bagdadea JD, Bierman EL, Porte D, Ii JR, Nih W &amp; Presented GF- 1967 The Significance of Basal Insulin Levels in the Evaluation of the Insulin Response to Glucose in Diabetic and Nondiabetic Subjects. </w:t>
      </w:r>
      <w:r w:rsidRPr="00282D07">
        <w:rPr>
          <w:rFonts w:ascii="Calibri" w:eastAsia="Times New Roman" w:hAnsi="Calibri" w:cs="Times New Roman"/>
          <w:b/>
          <w:bCs/>
          <w:noProof/>
        </w:rPr>
        <w:t>46</w:t>
      </w:r>
      <w:r w:rsidRPr="00282D07">
        <w:rPr>
          <w:rFonts w:ascii="Calibri" w:eastAsia="Times New Roman" w:hAnsi="Calibri" w:cs="Times New Roman"/>
          <w:noProof/>
        </w:rPr>
        <w:t>.</w:t>
      </w:r>
    </w:p>
    <w:p w14:paraId="505E1412"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62"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Beaudry JL, Anna MD, Teich T, Tsushima R &amp; Riddell MC 2013 Exogenous Glucocorticoids and a High-Fat Diet Cause Severe Hyperglycemia and Hyperinsulinemia and Sprague-Dawley Rats. </w:t>
      </w:r>
      <w:r w:rsidRPr="00282D07">
        <w:rPr>
          <w:rFonts w:ascii="Calibri" w:eastAsia="Times New Roman" w:hAnsi="Calibri" w:cs="Times New Roman"/>
          <w:b/>
          <w:bCs/>
          <w:noProof/>
        </w:rPr>
        <w:t>154</w:t>
      </w:r>
      <w:r w:rsidRPr="00282D07">
        <w:rPr>
          <w:rFonts w:ascii="Calibri" w:eastAsia="Times New Roman" w:hAnsi="Calibri" w:cs="Times New Roman"/>
          <w:noProof/>
        </w:rPr>
        <w:t xml:space="preserve"> 3197–3208. (doi:10.1210/en.2012-2114)</w:t>
      </w:r>
    </w:p>
    <w:p w14:paraId="4434D27A"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63"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Burke SJ, Batdorf HM, Eder AE, Karlstad MD, Burk DH, Noland RC, Floyd ZE &amp; Collier JJ 2017 Oral Corticosterone Administration Reduces Insulitis but Promotes Insulin Resistance and Hyperglycemia in Male Nonobese Diabetic Mice. </w:t>
      </w:r>
      <w:r w:rsidRPr="00282D07">
        <w:rPr>
          <w:rFonts w:ascii="Calibri" w:eastAsia="Times New Roman" w:hAnsi="Calibri" w:cs="Times New Roman"/>
          <w:i/>
          <w:iCs/>
          <w:noProof/>
        </w:rPr>
        <w:t>The American Journal of Pathology</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187</w:t>
      </w:r>
      <w:r w:rsidRPr="00282D07">
        <w:rPr>
          <w:rFonts w:ascii="Calibri" w:eastAsia="Times New Roman" w:hAnsi="Calibri" w:cs="Times New Roman"/>
          <w:noProof/>
        </w:rPr>
        <w:t xml:space="preserve"> 614–626. (doi:10.1016/j.ajpath.2016.11.009)</w:t>
      </w:r>
    </w:p>
    <w:p w14:paraId="397B674A"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64"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Campbell JE, Peckett AJ, D’souza AM, Hawke TJ &amp; Riddell MC 2011 Adipogenic and lipolytic effects of chronic glucocorticoid exposure. </w:t>
      </w:r>
      <w:r w:rsidRPr="00282D07">
        <w:rPr>
          <w:rFonts w:ascii="Calibri" w:eastAsia="Times New Roman" w:hAnsi="Calibri" w:cs="Times New Roman"/>
          <w:i/>
          <w:iCs/>
          <w:noProof/>
        </w:rPr>
        <w:t>American Journal of Physiology. Cell Physiology</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300</w:t>
      </w:r>
      <w:r w:rsidRPr="00282D07">
        <w:rPr>
          <w:rFonts w:ascii="Calibri" w:eastAsia="Times New Roman" w:hAnsi="Calibri" w:cs="Times New Roman"/>
          <w:noProof/>
        </w:rPr>
        <w:t xml:space="preserve"> C198-209. (doi:10.1152/ajpcell.00045.2010)</w:t>
      </w:r>
    </w:p>
    <w:p w14:paraId="4E365AF9"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65"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Chiang S-H, Chang L SA 2002 TC10 and Insulin </w:t>
      </w:r>
      <w:r w:rsidRPr="00282D07">
        <w:rPr>
          <w:rFonts w:ascii="Calibri" w:eastAsia="Calibri" w:hAnsi="Calibri" w:cs="Calibri"/>
          <w:noProof/>
        </w:rPr>
        <w:t>‐</w:t>
      </w:r>
      <w:r w:rsidRPr="00282D07">
        <w:rPr>
          <w:rFonts w:ascii="Calibri" w:eastAsia="Times New Roman" w:hAnsi="Calibri" w:cs="Times New Roman"/>
          <w:noProof/>
        </w:rPr>
        <w:t xml:space="preserve"> Stimulated Glucose Transport. </w:t>
      </w:r>
      <w:r w:rsidRPr="00282D07">
        <w:rPr>
          <w:rFonts w:ascii="Calibri" w:eastAsia="Times New Roman" w:hAnsi="Calibri" w:cs="Times New Roman"/>
          <w:b/>
          <w:bCs/>
          <w:noProof/>
        </w:rPr>
        <w:t>406</w:t>
      </w:r>
      <w:r w:rsidRPr="00282D07">
        <w:rPr>
          <w:rFonts w:ascii="Calibri" w:eastAsia="Times New Roman" w:hAnsi="Calibri" w:cs="Times New Roman"/>
          <w:noProof/>
        </w:rPr>
        <w:t xml:space="preserve"> 1257–1262. (doi:10.1016/S0076-6879(06)06055-1)</w:t>
      </w:r>
    </w:p>
    <w:p w14:paraId="164CDB2D"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66"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lastRenderedPageBreak/>
        <w:t xml:space="preserve">D’souza AM, Beaudry JL, Szigiato AA, Trumble SJ, Snook LA, Bonen A, Giacca A &amp; Riddell MC 2012 Consumption of a high-fat diet rapidly exacerbates the development of fatty liver disease that occurs with chronically elevated glucocorticoids. </w:t>
      </w:r>
      <w:r w:rsidRPr="00282D07">
        <w:rPr>
          <w:rFonts w:ascii="Calibri" w:eastAsia="Times New Roman" w:hAnsi="Calibri" w:cs="Times New Roman"/>
          <w:i/>
          <w:iCs/>
          <w:noProof/>
        </w:rPr>
        <w:t>American Journal of Physiology Gastrointestinal Liver Physiology</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302</w:t>
      </w:r>
      <w:r w:rsidRPr="00282D07">
        <w:rPr>
          <w:rFonts w:ascii="Calibri" w:eastAsia="Times New Roman" w:hAnsi="Calibri" w:cs="Times New Roman"/>
          <w:noProof/>
        </w:rPr>
        <w:t xml:space="preserve"> 850–863. (doi:10.1152/ajpgi.00378.2011)</w:t>
      </w:r>
    </w:p>
    <w:p w14:paraId="1D810339"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67"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Dardevet D, Somet C, Taillandier D, Savary I, Attaix D &amp; Grizard J 1995 Sensitivity and Protein Turnover Response to Glucocorticoids Are Different in Skeletal Muscle from Adult and Old Rats Lack of Regulation of the Ubiquitin-Proteasome Proteolytic Pathway in Aging. </w:t>
      </w:r>
      <w:r w:rsidRPr="00282D07">
        <w:rPr>
          <w:rFonts w:ascii="Calibri" w:eastAsia="Times New Roman" w:hAnsi="Calibri" w:cs="Times New Roman"/>
          <w:i/>
          <w:iCs/>
          <w:noProof/>
        </w:rPr>
        <w:t>Journal of Clinical Investigation</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96</w:t>
      </w:r>
      <w:r w:rsidRPr="00282D07">
        <w:rPr>
          <w:rFonts w:ascii="Calibri" w:eastAsia="Times New Roman" w:hAnsi="Calibri" w:cs="Times New Roman"/>
          <w:noProof/>
        </w:rPr>
        <w:t xml:space="preserve"> 2113–2119.</w:t>
      </w:r>
    </w:p>
    <w:p w14:paraId="79656C2F"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68"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Dirks ML, Wall BT, Valk B Van De &amp; Holloway TM 2016 One Week of Bed Rest Leads to Substantial Muscle Atrophy and Induces Whole-Body Insulin Resistance in the Absence of Skeletal Muscle Lipid Accumulation. </w:t>
      </w:r>
      <w:r w:rsidRPr="00282D07">
        <w:rPr>
          <w:rFonts w:ascii="Calibri" w:eastAsia="Times New Roman" w:hAnsi="Calibri" w:cs="Times New Roman"/>
          <w:b/>
          <w:bCs/>
          <w:noProof/>
        </w:rPr>
        <w:t>65</w:t>
      </w:r>
      <w:r w:rsidRPr="00282D07">
        <w:rPr>
          <w:rFonts w:ascii="Calibri" w:eastAsia="Times New Roman" w:hAnsi="Calibri" w:cs="Times New Roman"/>
          <w:noProof/>
        </w:rPr>
        <w:t xml:space="preserve"> 2862–2875. (doi:10.2337/db15-1661)</w:t>
      </w:r>
    </w:p>
    <w:p w14:paraId="42F4360B"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69"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Djurhuus CB, Gravholt CH, Nielsen S, Mengel  a, Christiansen JS, Schmitz OE &amp; Møller N 2002 Effects of cortisol on lipolysis and regional interstitial glycerol levels in humans. </w:t>
      </w:r>
      <w:r w:rsidRPr="00282D07">
        <w:rPr>
          <w:rFonts w:ascii="Calibri" w:eastAsia="Times New Roman" w:hAnsi="Calibri" w:cs="Times New Roman"/>
          <w:i/>
          <w:iCs/>
          <w:noProof/>
        </w:rPr>
        <w:t>American Journal of Physiology. Endocrinology and Metabolism</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283</w:t>
      </w:r>
      <w:r w:rsidRPr="00282D07">
        <w:rPr>
          <w:rFonts w:ascii="Calibri" w:eastAsia="Times New Roman" w:hAnsi="Calibri" w:cs="Times New Roman"/>
          <w:noProof/>
        </w:rPr>
        <w:t xml:space="preserve"> E172–E177. (doi:10.1152/ajpendo.00544.2001)</w:t>
      </w:r>
    </w:p>
    <w:p w14:paraId="2DCA1E49"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70"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Djurhuus CB, Gravholt CH, Nielsen S, Pedersen SB, Møller N &amp; Schmitz O 2004 Additive effects of cortisol and growth hormone on regional and systemic lipolysis in humans. 488–494.</w:t>
      </w:r>
    </w:p>
    <w:p w14:paraId="3DF8ABA3"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71"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Edgerton DS, Kraft G, Smith M, Farmer B, Williams PE, Coate KC, Printz RL, Brien RMO &amp; Cherrington AD 2017 Insulin ’ s direct hepatic effect explains the inhibition of glucose production caused by insulin secretion. </w:t>
      </w:r>
      <w:r w:rsidRPr="00282D07">
        <w:rPr>
          <w:rFonts w:ascii="Calibri" w:eastAsia="Times New Roman" w:hAnsi="Calibri" w:cs="Times New Roman"/>
          <w:b/>
          <w:bCs/>
          <w:noProof/>
        </w:rPr>
        <w:t>2</w:t>
      </w:r>
      <w:r w:rsidRPr="00282D07">
        <w:rPr>
          <w:rFonts w:ascii="Calibri" w:eastAsia="Times New Roman" w:hAnsi="Calibri" w:cs="Times New Roman"/>
          <w:noProof/>
        </w:rPr>
        <w:t xml:space="preserve"> 1–14.</w:t>
      </w:r>
    </w:p>
    <w:p w14:paraId="07DD733F"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72"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Fardet L, Petersen I &amp; Nazareth I 2011 Original article Prevalence of long-term oral glucocorticoid prescriptions in the UK over the past 20 years. </w:t>
      </w:r>
      <w:r w:rsidRPr="00282D07">
        <w:rPr>
          <w:rFonts w:ascii="Calibri" w:eastAsia="Times New Roman" w:hAnsi="Calibri" w:cs="Times New Roman"/>
          <w:noProof/>
        </w:rPr>
        <w:lastRenderedPageBreak/>
        <w:t>(doi:10.1093/rheumatology/ker017)</w:t>
      </w:r>
    </w:p>
    <w:p w14:paraId="559AE1FF"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73"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Gastaldelli A, Harrison SA, Belfort-aguilar R, Hardies LJ, Balas B, Schenker S &amp; Cusi K 2009 Importance of Changes in Adipose Tissue Insulin Resistance to Histological Response During Thiazolidinedione Treatment of Patients with Nonalcoholic Steatohepatitis. (doi:10.1002/hep.23116)</w:t>
      </w:r>
    </w:p>
    <w:p w14:paraId="31DCD0A0"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74"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Geer EB, Shen W, Gallagher D, Punyanitya M, Looker HC, Post KD &amp; Freda PU 2011 Female Patients with Cushing ’ s Disease. </w:t>
      </w:r>
      <w:r w:rsidRPr="00282D07">
        <w:rPr>
          <w:rFonts w:ascii="Calibri" w:eastAsia="Times New Roman" w:hAnsi="Calibri" w:cs="Times New Roman"/>
          <w:b/>
          <w:bCs/>
          <w:noProof/>
        </w:rPr>
        <w:t>73</w:t>
      </w:r>
      <w:r w:rsidRPr="00282D07">
        <w:rPr>
          <w:rFonts w:ascii="Calibri" w:eastAsia="Times New Roman" w:hAnsi="Calibri" w:cs="Times New Roman"/>
          <w:noProof/>
        </w:rPr>
        <w:t xml:space="preserve"> 469–475. (doi:10.1111/j.1365-2265.2010.03829.x.MRI)</w:t>
      </w:r>
    </w:p>
    <w:p w14:paraId="7F3C4D8F"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75"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Haber RS &amp; Weinstein SP 1992 Role of Glucose Transporters in Glucocorticoid-lnduced Insulin Resistance GLUT4 Isoform in Rat Skeletal Muscle is Not Decreased by Dexamethasone. </w:t>
      </w:r>
      <w:r w:rsidRPr="00282D07">
        <w:rPr>
          <w:rFonts w:ascii="Calibri" w:eastAsia="Times New Roman" w:hAnsi="Calibri" w:cs="Times New Roman"/>
          <w:b/>
          <w:bCs/>
          <w:noProof/>
        </w:rPr>
        <w:t>41</w:t>
      </w:r>
      <w:r w:rsidRPr="00282D07">
        <w:rPr>
          <w:rFonts w:ascii="Calibri" w:eastAsia="Times New Roman" w:hAnsi="Calibri" w:cs="Times New Roman"/>
          <w:noProof/>
        </w:rPr>
        <w:t xml:space="preserve"> 728–735.</w:t>
      </w:r>
    </w:p>
    <w:p w14:paraId="47785312"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76"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Halseth AMYE, Bracy DP, Wasserman DH, Amy E, Bracy DP &amp; David H 1999 Overexpression of hexokinase II increases insulin- and exercise-stimulated muscle glucose uptake in vivo.</w:t>
      </w:r>
    </w:p>
    <w:p w14:paraId="6E17B792"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77"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Hochberg I, Harvey I, Tran QT, Stephenson EJ, Barkan AL, Saltiel AR, Chandler WF &amp; Bridges D 2015 Gene expression changes in subcutaneous adipose tissue due to Cushing’s disease. </w:t>
      </w:r>
      <w:r w:rsidRPr="00282D07">
        <w:rPr>
          <w:rFonts w:ascii="Calibri" w:eastAsia="Times New Roman" w:hAnsi="Calibri" w:cs="Times New Roman"/>
          <w:i/>
          <w:iCs/>
          <w:noProof/>
        </w:rPr>
        <w:t>Journal of Molecular Endocrinology</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55</w:t>
      </w:r>
      <w:r w:rsidRPr="00282D07">
        <w:rPr>
          <w:rFonts w:ascii="Calibri" w:eastAsia="Times New Roman" w:hAnsi="Calibri" w:cs="Times New Roman"/>
          <w:noProof/>
        </w:rPr>
        <w:t xml:space="preserve"> 81–94. (doi:10.1530/JME-15-0119)</w:t>
      </w:r>
    </w:p>
    <w:p w14:paraId="1EEA5AAC"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78"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Hsiao C, Ph D, Cherry DK, Beatty PC, Ph D, Rechtsteiner EA &amp; Care H 2010 National Ambulatory Medical Care Survey : 2007 Summary.</w:t>
      </w:r>
    </w:p>
    <w:p w14:paraId="1FA52B10"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79"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Kraegen E, James D, Jenkins A &amp; Chisholm D 1985 Dose-response curves for in vivo insulin sensitivity in individual tissues in rats. </w:t>
      </w:r>
      <w:r w:rsidRPr="00282D07">
        <w:rPr>
          <w:rFonts w:ascii="Calibri" w:eastAsia="Times New Roman" w:hAnsi="Calibri" w:cs="Times New Roman"/>
          <w:i/>
          <w:iCs/>
          <w:noProof/>
        </w:rPr>
        <w:t>The American Physiological Society</w:t>
      </w:r>
      <w:r w:rsidRPr="00282D07">
        <w:rPr>
          <w:rFonts w:ascii="Calibri" w:eastAsia="Times New Roman" w:hAnsi="Calibri" w:cs="Times New Roman"/>
          <w:noProof/>
        </w:rPr>
        <w:t xml:space="preserve"> E353–E362.</w:t>
      </w:r>
    </w:p>
    <w:p w14:paraId="1E71CF98"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80"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Kršek M, Rosická M, Nedvídková J, Ková HKČ, Hána V, Marek J, Haluzík M, Lai EW &amp; Pacák K 2006 Increased Lipolysis of Subcutaneous Abdominal Adipose Tissue and Altered </w:t>
      </w:r>
      <w:r w:rsidRPr="00282D07">
        <w:rPr>
          <w:rFonts w:ascii="Calibri" w:eastAsia="Times New Roman" w:hAnsi="Calibri" w:cs="Times New Roman"/>
          <w:noProof/>
        </w:rPr>
        <w:lastRenderedPageBreak/>
        <w:t>Noradrenergic Activity in Patients with Cushing ‘ s Syndrome : An In-vivo Microdialysis Study. 421–428.</w:t>
      </w:r>
    </w:p>
    <w:p w14:paraId="0F35B856"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81"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Lacasa D, Agli B &amp; Giudicelli Y 1988 PERMISSIVE ACTION OF GLUCOCORTICOIDS ON CATECHOLAMINE-INDUCED LIPOLYSIS : DIRECT ‘IN VITRO’ EFFECTS ON THE FAT CELL ~-ADRENORECEPTOR-COUPLED-ADENYLATE CYCLASE SYSTEM Dani~le. </w:t>
      </w:r>
      <w:r w:rsidRPr="00282D07">
        <w:rPr>
          <w:rFonts w:ascii="Calibri" w:eastAsia="Times New Roman" w:hAnsi="Calibri" w:cs="Times New Roman"/>
          <w:i/>
          <w:iCs/>
          <w:noProof/>
        </w:rPr>
        <w:t>Biochemical and Biophysical Research Communications</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153</w:t>
      </w:r>
      <w:r w:rsidRPr="00282D07">
        <w:rPr>
          <w:rFonts w:ascii="Calibri" w:eastAsia="Times New Roman" w:hAnsi="Calibri" w:cs="Times New Roman"/>
          <w:noProof/>
        </w:rPr>
        <w:t xml:space="preserve"> 489–497.</w:t>
      </w:r>
    </w:p>
    <w:p w14:paraId="1AED84F9"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82"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Laugesen K, Otto J, Jørgensen L, Sørensen HT &amp; Petersen I 2017 Systemic glucocorticoid use in Denmark : a population-based prevalence study. 1–6. (doi:10.1136/bmjopen-2016-015237)</w:t>
      </w:r>
    </w:p>
    <w:p w14:paraId="2513141C"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83"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Lu B, Bridges D, Yang Y, Fisher K, Cheng A, Chang L, Meng Z, Lin J, Downes M, Yu RT </w:t>
      </w:r>
      <w:r w:rsidRPr="00282D07">
        <w:rPr>
          <w:rFonts w:ascii="Calibri" w:eastAsia="Times New Roman" w:hAnsi="Calibri" w:cs="Times New Roman"/>
          <w:i/>
          <w:iCs/>
          <w:noProof/>
        </w:rPr>
        <w:t>et al.</w:t>
      </w:r>
      <w:r w:rsidRPr="00282D07">
        <w:rPr>
          <w:rFonts w:ascii="Calibri" w:eastAsia="Times New Roman" w:hAnsi="Calibri" w:cs="Times New Roman"/>
          <w:noProof/>
        </w:rPr>
        <w:t xml:space="preserve"> 2014a Metabolic Crosstalk: molecular links between glycogen and lipid metabolism in obesity. </w:t>
      </w:r>
      <w:r w:rsidRPr="00282D07">
        <w:rPr>
          <w:rFonts w:ascii="Calibri" w:eastAsia="Times New Roman" w:hAnsi="Calibri" w:cs="Times New Roman"/>
          <w:i/>
          <w:iCs/>
          <w:noProof/>
        </w:rPr>
        <w:t>Diabetes</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63</w:t>
      </w:r>
      <w:r w:rsidRPr="00282D07">
        <w:rPr>
          <w:rFonts w:ascii="Calibri" w:eastAsia="Times New Roman" w:hAnsi="Calibri" w:cs="Times New Roman"/>
          <w:noProof/>
        </w:rPr>
        <w:t xml:space="preserve"> 1–49. (doi:10.2337/db13-1531)</w:t>
      </w:r>
    </w:p>
    <w:p w14:paraId="67F72CDE"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84"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Lu B, Bridges D, Yang Y, Fisher K, Cheng A, Chang L, Meng ZX, Lin JD, Downes M, Yu RT </w:t>
      </w:r>
      <w:r w:rsidRPr="00282D07">
        <w:rPr>
          <w:rFonts w:ascii="Calibri" w:eastAsia="Times New Roman" w:hAnsi="Calibri" w:cs="Times New Roman"/>
          <w:i/>
          <w:iCs/>
          <w:noProof/>
        </w:rPr>
        <w:t>et al.</w:t>
      </w:r>
      <w:r w:rsidRPr="00282D07">
        <w:rPr>
          <w:rFonts w:ascii="Calibri" w:eastAsia="Times New Roman" w:hAnsi="Calibri" w:cs="Times New Roman"/>
          <w:noProof/>
        </w:rPr>
        <w:t xml:space="preserve"> 2014b Metabolic crosstalk: Molecular links between glycogen and lipid metabolism in obesity. </w:t>
      </w:r>
      <w:r w:rsidRPr="00282D07">
        <w:rPr>
          <w:rFonts w:ascii="Calibri" w:eastAsia="Times New Roman" w:hAnsi="Calibri" w:cs="Times New Roman"/>
          <w:i/>
          <w:iCs/>
          <w:noProof/>
        </w:rPr>
        <w:t>Diabetes</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63</w:t>
      </w:r>
      <w:r w:rsidRPr="00282D07">
        <w:rPr>
          <w:rFonts w:ascii="Calibri" w:eastAsia="Times New Roman" w:hAnsi="Calibri" w:cs="Times New Roman"/>
          <w:noProof/>
        </w:rPr>
        <w:t xml:space="preserve"> 2935–2948. (doi:10.2337/db13-1531)</w:t>
      </w:r>
    </w:p>
    <w:p w14:paraId="1081316B"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85"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McGuinness OP, Ayala JE, Laughlin MR &amp; Wasserman DH 2009 NIH experiment in centralized mouse phenotyping: the Vanderbilt experience and recommendations for evaluating glucose homeostasis in the mouse. </w:t>
      </w:r>
      <w:r w:rsidRPr="00282D07">
        <w:rPr>
          <w:rFonts w:ascii="Calibri" w:eastAsia="Times New Roman" w:hAnsi="Calibri" w:cs="Times New Roman"/>
          <w:i/>
          <w:iCs/>
          <w:noProof/>
        </w:rPr>
        <w:t>American Journal of Physiology - Endocrinology and Metabolism</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297</w:t>
      </w:r>
      <w:r w:rsidRPr="00282D07">
        <w:rPr>
          <w:rFonts w:ascii="Calibri" w:eastAsia="Times New Roman" w:hAnsi="Calibri" w:cs="Times New Roman"/>
          <w:noProof/>
        </w:rPr>
        <w:t>.</w:t>
      </w:r>
    </w:p>
    <w:p w14:paraId="47519782"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86"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Morgan SA, McCabe EL, Gathercole LL, Hassan-Smith ZK, Larner DP, Bujalska IJ, Stewart PM, Tomlinson JW &amp; Lavery GG 2014 11β-HSD1 is the major regulator of the tissue-specific effects of circulating glucocorticoid excess. </w:t>
      </w:r>
      <w:r w:rsidRPr="00282D07">
        <w:rPr>
          <w:rFonts w:ascii="Calibri" w:eastAsia="Times New Roman" w:hAnsi="Calibri" w:cs="Times New Roman"/>
          <w:i/>
          <w:iCs/>
          <w:noProof/>
        </w:rPr>
        <w:t xml:space="preserve">Proceedings of the National Academy of </w:t>
      </w:r>
      <w:r w:rsidRPr="00282D07">
        <w:rPr>
          <w:rFonts w:ascii="Calibri" w:eastAsia="Times New Roman" w:hAnsi="Calibri" w:cs="Times New Roman"/>
          <w:i/>
          <w:iCs/>
          <w:noProof/>
        </w:rPr>
        <w:lastRenderedPageBreak/>
        <w:t>Sciences of the United States of America</w:t>
      </w:r>
      <w:r w:rsidRPr="00282D07">
        <w:rPr>
          <w:rFonts w:ascii="Calibri" w:eastAsia="Times New Roman" w:hAnsi="Calibri" w:cs="Times New Roman"/>
          <w:noProof/>
        </w:rPr>
        <w:t>. (doi:10.1073/pnas.1323681111)</w:t>
      </w:r>
    </w:p>
    <w:p w14:paraId="202E3490"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87"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Mueller KM, Hartmann K, Kaltenecker D, Vettorazzi S, Bauer M, Mauser L, Amann S, Jall S, Fischer K, Esterbauer H </w:t>
      </w:r>
      <w:r w:rsidRPr="00282D07">
        <w:rPr>
          <w:rFonts w:ascii="Calibri" w:eastAsia="Times New Roman" w:hAnsi="Calibri" w:cs="Times New Roman"/>
          <w:i/>
          <w:iCs/>
          <w:noProof/>
        </w:rPr>
        <w:t>et al.</w:t>
      </w:r>
      <w:r w:rsidRPr="00282D07">
        <w:rPr>
          <w:rFonts w:ascii="Calibri" w:eastAsia="Times New Roman" w:hAnsi="Calibri" w:cs="Times New Roman"/>
          <w:noProof/>
        </w:rPr>
        <w:t xml:space="preserve"> 2017 Adipocyte Glucocorticoid Receptor De fi ciency Attenuates Aging- and HFD-Induced Obesity and Impairs the Feeding-Fasting Transition. </w:t>
      </w:r>
      <w:r w:rsidRPr="00282D07">
        <w:rPr>
          <w:rFonts w:ascii="Calibri" w:eastAsia="Times New Roman" w:hAnsi="Calibri" w:cs="Times New Roman"/>
          <w:b/>
          <w:bCs/>
          <w:noProof/>
        </w:rPr>
        <w:t>66</w:t>
      </w:r>
      <w:r w:rsidRPr="00282D07">
        <w:rPr>
          <w:rFonts w:ascii="Calibri" w:eastAsia="Times New Roman" w:hAnsi="Calibri" w:cs="Times New Roman"/>
          <w:noProof/>
        </w:rPr>
        <w:t xml:space="preserve"> 272–286. (doi:10.2337/db16-0381)</w:t>
      </w:r>
    </w:p>
    <w:p w14:paraId="27A34617"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88"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Nurjhan N, Campbell PJ, Kennedy FP, Miles JM &amp; Gerich JE 1986 Insulin Dose-Response Characteristics for Suppression of Glycerol Release and Conversion to Glucose in Humans. </w:t>
      </w:r>
      <w:r w:rsidRPr="00282D07">
        <w:rPr>
          <w:rFonts w:ascii="Calibri" w:eastAsia="Times New Roman" w:hAnsi="Calibri" w:cs="Times New Roman"/>
          <w:b/>
          <w:bCs/>
          <w:noProof/>
        </w:rPr>
        <w:t>35</w:t>
      </w:r>
      <w:r w:rsidRPr="00282D07">
        <w:rPr>
          <w:rFonts w:ascii="Calibri" w:eastAsia="Times New Roman" w:hAnsi="Calibri" w:cs="Times New Roman"/>
          <w:noProof/>
        </w:rPr>
        <w:t xml:space="preserve"> 1326–1331.</w:t>
      </w:r>
    </w:p>
    <w:p w14:paraId="3DC4A8A9"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89"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Nurjhan N, Consoli A &amp; Gerich J 1992 Increased Lipolysis and Its Consequences on Gluconeogenesis in Non-insulin-dependent Diabetes Mellitus. </w:t>
      </w:r>
      <w:r w:rsidRPr="00282D07">
        <w:rPr>
          <w:rFonts w:ascii="Calibri" w:eastAsia="Times New Roman" w:hAnsi="Calibri" w:cs="Times New Roman"/>
          <w:b/>
          <w:bCs/>
          <w:noProof/>
        </w:rPr>
        <w:t>89</w:t>
      </w:r>
      <w:r w:rsidRPr="00282D07">
        <w:rPr>
          <w:rFonts w:ascii="Calibri" w:eastAsia="Times New Roman" w:hAnsi="Calibri" w:cs="Times New Roman"/>
          <w:noProof/>
        </w:rPr>
        <w:t xml:space="preserve"> 169–175.</w:t>
      </w:r>
    </w:p>
    <w:p w14:paraId="3C874019"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90"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Overman R a., Yeh JY &amp; Deal CL 2013 Prevalence of oral glucocorticoid usage in the United States: A general population perspective. </w:t>
      </w:r>
      <w:r w:rsidRPr="00282D07">
        <w:rPr>
          <w:rFonts w:ascii="Calibri" w:eastAsia="Times New Roman" w:hAnsi="Calibri" w:cs="Times New Roman"/>
          <w:i/>
          <w:iCs/>
          <w:noProof/>
        </w:rPr>
        <w:t>Arthritis Care and Research</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65</w:t>
      </w:r>
      <w:r w:rsidRPr="00282D07">
        <w:rPr>
          <w:rFonts w:ascii="Calibri" w:eastAsia="Times New Roman" w:hAnsi="Calibri" w:cs="Times New Roman"/>
          <w:noProof/>
        </w:rPr>
        <w:t xml:space="preserve"> 294–298. (doi:10.1002/acr.21796)</w:t>
      </w:r>
    </w:p>
    <w:p w14:paraId="2BB2DDB8"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91"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Paredes S &amp; Ribeiro L 2014 Cortisol: the villain in Metabolic Syndrome? </w:t>
      </w:r>
      <w:r w:rsidRPr="00282D07">
        <w:rPr>
          <w:rFonts w:ascii="Calibri" w:eastAsia="Times New Roman" w:hAnsi="Calibri" w:cs="Times New Roman"/>
          <w:i/>
          <w:iCs/>
          <w:noProof/>
        </w:rPr>
        <w:t>Rev Assoc Med BRAs</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60</w:t>
      </w:r>
      <w:r w:rsidRPr="00282D07">
        <w:rPr>
          <w:rFonts w:ascii="Calibri" w:eastAsia="Times New Roman" w:hAnsi="Calibri" w:cs="Times New Roman"/>
          <w:noProof/>
        </w:rPr>
        <w:t xml:space="preserve"> 84–92. (doi:10.1590/1806-9282.60.01.017)</w:t>
      </w:r>
    </w:p>
    <w:p w14:paraId="07F09F22"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92"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Perry RJ, Camporez JG, Kursawe R, Titchenell PM, Zhang D, Perry CJ, Jurczak MJ, Abudukadier A, Han S, Zhang X </w:t>
      </w:r>
      <w:r w:rsidRPr="00282D07">
        <w:rPr>
          <w:rFonts w:ascii="Calibri" w:eastAsia="Times New Roman" w:hAnsi="Calibri" w:cs="Times New Roman"/>
          <w:i/>
          <w:iCs/>
          <w:noProof/>
        </w:rPr>
        <w:t>et al.</w:t>
      </w:r>
      <w:r w:rsidRPr="00282D07">
        <w:rPr>
          <w:rFonts w:ascii="Calibri" w:eastAsia="Times New Roman" w:hAnsi="Calibri" w:cs="Times New Roman"/>
          <w:noProof/>
        </w:rPr>
        <w:t xml:space="preserve"> 2015 Hepatic Acetyl CoA Links Adipose Tissue Inflammation to Hepatic Insulin Resistance and Type 2 Diabetes. </w:t>
      </w:r>
      <w:r w:rsidRPr="00282D07">
        <w:rPr>
          <w:rFonts w:ascii="Calibri" w:eastAsia="Times New Roman" w:hAnsi="Calibri" w:cs="Times New Roman"/>
          <w:i/>
          <w:iCs/>
          <w:noProof/>
        </w:rPr>
        <w:t>Cell</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160</w:t>
      </w:r>
      <w:r w:rsidRPr="00282D07">
        <w:rPr>
          <w:rFonts w:ascii="Calibri" w:eastAsia="Times New Roman" w:hAnsi="Calibri" w:cs="Times New Roman"/>
          <w:noProof/>
        </w:rPr>
        <w:t xml:space="preserve"> 745–758. (doi:10.1016/j.cell.2015.01.012.Hepatic)</w:t>
      </w:r>
    </w:p>
    <w:p w14:paraId="3515932D"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93"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Perry RJ, Peng L, Abulizi A, Kennedy L, Cline GW &amp; Shulman GI 2017 Mechanism for leptin ’ s acute insulin-independent effect to reverse diabetic ketoacidosis. </w:t>
      </w:r>
      <w:r w:rsidRPr="00282D07">
        <w:rPr>
          <w:rFonts w:ascii="Calibri" w:eastAsia="Times New Roman" w:hAnsi="Calibri" w:cs="Times New Roman"/>
          <w:b/>
          <w:bCs/>
          <w:noProof/>
        </w:rPr>
        <w:t>127</w:t>
      </w:r>
      <w:r w:rsidRPr="00282D07">
        <w:rPr>
          <w:rFonts w:ascii="Calibri" w:eastAsia="Times New Roman" w:hAnsi="Calibri" w:cs="Times New Roman"/>
          <w:noProof/>
        </w:rPr>
        <w:t xml:space="preserve"> 657–669.</w:t>
      </w:r>
    </w:p>
    <w:p w14:paraId="17BBE530"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94"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Rebrin K, Steil GM, Mittelman SD &amp; Bergman RN 1996 Causal Linkage between Insulin </w:t>
      </w:r>
      <w:r w:rsidRPr="00282D07">
        <w:rPr>
          <w:rFonts w:ascii="Calibri" w:eastAsia="Times New Roman" w:hAnsi="Calibri" w:cs="Times New Roman"/>
          <w:noProof/>
        </w:rPr>
        <w:lastRenderedPageBreak/>
        <w:t xml:space="preserve">Suppression of Lipolysis and Suppression of Liver Glucose Output in Dogs. </w:t>
      </w:r>
      <w:r w:rsidRPr="00282D07">
        <w:rPr>
          <w:rFonts w:ascii="Calibri" w:eastAsia="Times New Roman" w:hAnsi="Calibri" w:cs="Times New Roman"/>
          <w:b/>
          <w:bCs/>
          <w:noProof/>
        </w:rPr>
        <w:t>98</w:t>
      </w:r>
      <w:r w:rsidRPr="00282D07">
        <w:rPr>
          <w:rFonts w:ascii="Calibri" w:eastAsia="Times New Roman" w:hAnsi="Calibri" w:cs="Times New Roman"/>
          <w:noProof/>
        </w:rPr>
        <w:t xml:space="preserve"> 741–749.</w:t>
      </w:r>
    </w:p>
    <w:p w14:paraId="1E5432FD"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95"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Rockall A, Sohaib S, Evans D, Kaltsas G, Isidori A, Monson J, Besser G, Grossman A &amp; Reznek R 2003 Hepatic steatosis in Cushing’s syndrome: a radiological assessment using computed tomography. </w:t>
      </w:r>
      <w:r w:rsidRPr="00282D07">
        <w:rPr>
          <w:rFonts w:ascii="Calibri" w:eastAsia="Times New Roman" w:hAnsi="Calibri" w:cs="Times New Roman"/>
          <w:i/>
          <w:iCs/>
          <w:noProof/>
        </w:rPr>
        <w:t>European Journal of Endocrinology</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149</w:t>
      </w:r>
      <w:r w:rsidRPr="00282D07">
        <w:rPr>
          <w:rFonts w:ascii="Calibri" w:eastAsia="Times New Roman" w:hAnsi="Calibri" w:cs="Times New Roman"/>
          <w:noProof/>
        </w:rPr>
        <w:t xml:space="preserve"> 543–548. (doi:10.1530/eje.0.1490543)</w:t>
      </w:r>
    </w:p>
    <w:p w14:paraId="1F34D181"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96"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Roussel D, Dumas JF, Augeraud A, Douay O, Foussard F, Malthiéry Y, Simard G &amp; Ritz P 2003 Dexamethasone treatment specifically increases the basal proton conductance of rat liver mitochondria. </w:t>
      </w:r>
      <w:r w:rsidRPr="00282D07">
        <w:rPr>
          <w:rFonts w:ascii="Calibri" w:eastAsia="Times New Roman" w:hAnsi="Calibri" w:cs="Times New Roman"/>
          <w:i/>
          <w:iCs/>
          <w:noProof/>
        </w:rPr>
        <w:t>FEBS Letters</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541</w:t>
      </w:r>
      <w:r w:rsidRPr="00282D07">
        <w:rPr>
          <w:rFonts w:ascii="Calibri" w:eastAsia="Times New Roman" w:hAnsi="Calibri" w:cs="Times New Roman"/>
          <w:noProof/>
        </w:rPr>
        <w:t xml:space="preserve"> 75–79. (doi:10.1016/S0014-5793(03)00307-7)</w:t>
      </w:r>
    </w:p>
    <w:p w14:paraId="4856012D"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97"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Schakman O, Kalista S, Barbé C, Loumaye A &amp; Thissen JP 2013 Glucocorticoid-induced skeletal muscle atrophy </w:t>
      </w:r>
      <w:r w:rsidRPr="00282D07">
        <w:rPr>
          <w:rFonts w:ascii="Oriya Sangam MN" w:eastAsia="Oriya Sangam MN" w:hAnsi="Oriya Sangam MN" w:cs="Oriya Sangam MN"/>
          <w:noProof/>
        </w:rPr>
        <w:t>ଝ</w:t>
      </w:r>
      <w:r w:rsidRPr="00282D07">
        <w:rPr>
          <w:rFonts w:ascii="Calibri" w:eastAsia="Times New Roman" w:hAnsi="Calibri" w:cs="Times New Roman"/>
          <w:noProof/>
        </w:rPr>
        <w:t xml:space="preserve">. </w:t>
      </w:r>
      <w:r w:rsidRPr="00282D07">
        <w:rPr>
          <w:rFonts w:ascii="Calibri" w:eastAsia="Times New Roman" w:hAnsi="Calibri" w:cs="Times New Roman"/>
          <w:i/>
          <w:iCs/>
          <w:noProof/>
        </w:rPr>
        <w:t>International Journal of Biochemistry and Cell Biology</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45</w:t>
      </w:r>
      <w:r w:rsidRPr="00282D07">
        <w:rPr>
          <w:rFonts w:ascii="Calibri" w:eastAsia="Times New Roman" w:hAnsi="Calibri" w:cs="Times New Roman"/>
          <w:noProof/>
        </w:rPr>
        <w:t xml:space="preserve"> 2163–2172. (doi:10.1016/j.biocel.2013.05.036)</w:t>
      </w:r>
    </w:p>
    <w:p w14:paraId="267807D9"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98"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Serr J, Suh Y &amp; Lee K 2011 Acute Up-Regulation of Adipose Triglyceride Lipase and Release of Non-Esterified Fatty Acids by Dexamethasone in Chicken Adipose Tissue. 813–820. (doi:10.1007/s11745-011-3583-8)</w:t>
      </w:r>
    </w:p>
    <w:p w14:paraId="65D1C3E8"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299"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Shen Y, Roh HC, Kumari M &amp; Rosen ED 2017 Adipocyte glucocorticoid receptor is important in lipolysis and insulin resistance due to exogenous steroids , but not insulin resistance caused by high fat feeding. </w:t>
      </w:r>
      <w:r w:rsidRPr="00282D07">
        <w:rPr>
          <w:rFonts w:ascii="Calibri" w:eastAsia="Times New Roman" w:hAnsi="Calibri" w:cs="Times New Roman"/>
          <w:i/>
          <w:iCs/>
          <w:noProof/>
        </w:rPr>
        <w:t>Molecular Metabolism</w:t>
      </w:r>
      <w:r w:rsidRPr="00282D07">
        <w:rPr>
          <w:rFonts w:ascii="Calibri" w:eastAsia="Times New Roman" w:hAnsi="Calibri" w:cs="Times New Roman"/>
          <w:noProof/>
        </w:rPr>
        <w:t>. (doi:10.1016/j.molmet.2017.06.013)</w:t>
      </w:r>
    </w:p>
    <w:p w14:paraId="3B557E56"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300"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Shpilberg Y, Beaudry JL, Souza AD, Campbell JE, Peckett A &amp; Riddell MC 2012 A rodent model of rapid-onset diabetes induced by glucocorticoids and high-fat feeding. </w:t>
      </w:r>
      <w:r w:rsidRPr="00282D07">
        <w:rPr>
          <w:rFonts w:ascii="Calibri" w:eastAsia="Times New Roman" w:hAnsi="Calibri" w:cs="Times New Roman"/>
          <w:b/>
          <w:bCs/>
          <w:noProof/>
        </w:rPr>
        <w:t>680</w:t>
      </w:r>
      <w:r w:rsidRPr="00282D07">
        <w:rPr>
          <w:rFonts w:ascii="Calibri" w:eastAsia="Times New Roman" w:hAnsi="Calibri" w:cs="Times New Roman"/>
          <w:noProof/>
        </w:rPr>
        <w:t xml:space="preserve"> 671–680. (doi:10.1242/dmm.008912)</w:t>
      </w:r>
    </w:p>
    <w:p w14:paraId="59DC8806"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301"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Wang Y, Yan C, Liu L, Wang W, Du H, Fan W, Lutfy K, Jiang M, Friedman TC &amp; Liu Y 2014 11 -Hydroxysteroid dehydrogenase type 1 shRNA ameliorates glucocorticoid-induced insulin </w:t>
      </w:r>
      <w:r w:rsidRPr="00282D07">
        <w:rPr>
          <w:rFonts w:ascii="Calibri" w:eastAsia="Times New Roman" w:hAnsi="Calibri" w:cs="Times New Roman"/>
          <w:noProof/>
        </w:rPr>
        <w:lastRenderedPageBreak/>
        <w:t xml:space="preserve">resistance and lipolysis in mouse abdominal adipose tissue. </w:t>
      </w:r>
      <w:r w:rsidRPr="00282D07">
        <w:rPr>
          <w:rFonts w:ascii="Calibri" w:eastAsia="Times New Roman" w:hAnsi="Calibri" w:cs="Times New Roman"/>
          <w:i/>
          <w:iCs/>
          <w:noProof/>
        </w:rPr>
        <w:t>AJP: Endocrinology and Metabolism</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308</w:t>
      </w:r>
      <w:r w:rsidRPr="00282D07">
        <w:rPr>
          <w:rFonts w:ascii="Calibri" w:eastAsia="Times New Roman" w:hAnsi="Calibri" w:cs="Times New Roman"/>
          <w:noProof/>
        </w:rPr>
        <w:t xml:space="preserve"> E84–E95. (doi:10.1152/ajpendo.00205.2014)</w:t>
      </w:r>
    </w:p>
    <w:p w14:paraId="7C5B45C3"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302"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Wanless I &amp; Lentz J 1990 Fatty Liver Hepatitis ( Steatohepatitis ) and Obesity : An Autopsy Study with Analysis of Risk Factors. </w:t>
      </w:r>
      <w:r w:rsidRPr="00282D07">
        <w:rPr>
          <w:rFonts w:ascii="Calibri" w:eastAsia="Times New Roman" w:hAnsi="Calibri" w:cs="Times New Roman"/>
          <w:i/>
          <w:iCs/>
          <w:noProof/>
        </w:rPr>
        <w:t>Hepatology</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12</w:t>
      </w:r>
      <w:r w:rsidRPr="00282D07">
        <w:rPr>
          <w:rFonts w:ascii="Calibri" w:eastAsia="Times New Roman" w:hAnsi="Calibri" w:cs="Times New Roman"/>
          <w:noProof/>
        </w:rPr>
        <w:t xml:space="preserve"> 1106–1110.</w:t>
      </w:r>
    </w:p>
    <w:p w14:paraId="54904625"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303"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Williamson JR, Kreisberg RA &amp; Felts PW 1966 Mechanism for the stimulation of gluconeogenesis by fatty acids in perfused rat liver. </w:t>
      </w:r>
      <w:r w:rsidRPr="00282D07">
        <w:rPr>
          <w:rFonts w:ascii="Calibri" w:eastAsia="Times New Roman" w:hAnsi="Calibri" w:cs="Times New Roman"/>
          <w:i/>
          <w:iCs/>
          <w:noProof/>
        </w:rPr>
        <w:t>Proceedings of the National Academy of Sciences of the United States of America</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56</w:t>
      </w:r>
      <w:r w:rsidRPr="00282D07">
        <w:rPr>
          <w:rFonts w:ascii="Calibri" w:eastAsia="Times New Roman" w:hAnsi="Calibri" w:cs="Times New Roman"/>
          <w:noProof/>
        </w:rPr>
        <w:t xml:space="preserve"> 247–254. (doi:10.1073/pnas.56.1.247)</w:t>
      </w:r>
    </w:p>
    <w:p w14:paraId="3DDFE078" w14:textId="77777777" w:rsidR="00282D07" w:rsidRPr="00282D07" w:rsidRDefault="00282D07" w:rsidP="00D26E2F">
      <w:pPr>
        <w:widowControl w:val="0"/>
        <w:autoSpaceDE w:val="0"/>
        <w:autoSpaceDN w:val="0"/>
        <w:adjustRightInd w:val="0"/>
        <w:spacing w:line="480" w:lineRule="auto"/>
        <w:ind w:left="480" w:hanging="480"/>
        <w:rPr>
          <w:rFonts w:ascii="Calibri" w:eastAsia="Times New Roman" w:hAnsi="Calibri" w:cs="Times New Roman"/>
          <w:noProof/>
        </w:rPr>
        <w:pPrChange w:id="304"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Xu C, He J, Jiang H, Zu L, Zhai W, Pu S &amp; Xu G 2009 Direct effect of glucocorticoids on lipolysis in adipocytes. </w:t>
      </w:r>
      <w:r w:rsidRPr="00282D07">
        <w:rPr>
          <w:rFonts w:ascii="Calibri" w:eastAsia="Times New Roman" w:hAnsi="Calibri" w:cs="Times New Roman"/>
          <w:i/>
          <w:iCs/>
          <w:noProof/>
        </w:rPr>
        <w:t>Molecular Endocrinology (Baltimore, Md.)</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23</w:t>
      </w:r>
      <w:r w:rsidRPr="00282D07">
        <w:rPr>
          <w:rFonts w:ascii="Calibri" w:eastAsia="Times New Roman" w:hAnsi="Calibri" w:cs="Times New Roman"/>
          <w:noProof/>
        </w:rPr>
        <w:t xml:space="preserve"> 1161–1170. (doi:10.1210/me.2008-0464)</w:t>
      </w:r>
    </w:p>
    <w:p w14:paraId="50B32C11" w14:textId="77777777" w:rsidR="00282D07" w:rsidRPr="00282D07" w:rsidRDefault="00282D07" w:rsidP="00D26E2F">
      <w:pPr>
        <w:widowControl w:val="0"/>
        <w:autoSpaceDE w:val="0"/>
        <w:autoSpaceDN w:val="0"/>
        <w:adjustRightInd w:val="0"/>
        <w:spacing w:line="480" w:lineRule="auto"/>
        <w:ind w:left="480" w:hanging="480"/>
        <w:rPr>
          <w:rFonts w:ascii="Calibri" w:hAnsi="Calibri"/>
          <w:noProof/>
        </w:rPr>
        <w:pPrChange w:id="305" w:author="Microsoft Office User" w:date="2017-12-18T14:58:00Z">
          <w:pPr>
            <w:widowControl w:val="0"/>
            <w:autoSpaceDE w:val="0"/>
            <w:autoSpaceDN w:val="0"/>
            <w:adjustRightInd w:val="0"/>
            <w:ind w:left="480" w:hanging="480"/>
          </w:pPr>
        </w:pPrChange>
      </w:pPr>
      <w:r w:rsidRPr="00282D07">
        <w:rPr>
          <w:rFonts w:ascii="Calibri" w:eastAsia="Times New Roman" w:hAnsi="Calibri" w:cs="Times New Roman"/>
          <w:noProof/>
        </w:rPr>
        <w:t xml:space="preserve">Zhang M, Hu T, Zhang S &amp; Zhou L 2015 Associations of Different Adipose Tissue Depots with Insulin Resistance : A Systematic Review and Meta-analysis of Observational Studies. </w:t>
      </w:r>
      <w:r w:rsidRPr="00282D07">
        <w:rPr>
          <w:rFonts w:ascii="Calibri" w:eastAsia="Times New Roman" w:hAnsi="Calibri" w:cs="Times New Roman"/>
          <w:i/>
          <w:iCs/>
          <w:noProof/>
        </w:rPr>
        <w:t>Nature Publishing Group</w:t>
      </w:r>
      <w:r w:rsidRPr="00282D07">
        <w:rPr>
          <w:rFonts w:ascii="Calibri" w:eastAsia="Times New Roman" w:hAnsi="Calibri" w:cs="Times New Roman"/>
          <w:noProof/>
        </w:rPr>
        <w:t xml:space="preserve"> 1–6. (doi:10.1038/srep18495)</w:t>
      </w:r>
    </w:p>
    <w:p w14:paraId="00AC6C9B" w14:textId="26F3A53F" w:rsidR="000A4359" w:rsidRDefault="00A43B68" w:rsidP="00282D07">
      <w:pPr>
        <w:widowControl w:val="0"/>
        <w:autoSpaceDE w:val="0"/>
        <w:autoSpaceDN w:val="0"/>
        <w:adjustRightInd w:val="0"/>
        <w:ind w:left="640" w:hanging="640"/>
        <w:rPr>
          <w:ins w:id="306" w:author="Microsoft Office User" w:date="2017-12-18T14:57:00Z"/>
          <w:color w:val="000000" w:themeColor="text1"/>
        </w:rPr>
      </w:pPr>
      <w:r>
        <w:rPr>
          <w:color w:val="000000" w:themeColor="text1"/>
        </w:rPr>
        <w:fldChar w:fldCharType="end"/>
      </w:r>
    </w:p>
    <w:p w14:paraId="0BBFFD24" w14:textId="2CE53873" w:rsidR="00D26E2F" w:rsidRPr="006902F6" w:rsidRDefault="00D26E2F" w:rsidP="00282D07">
      <w:pPr>
        <w:widowControl w:val="0"/>
        <w:autoSpaceDE w:val="0"/>
        <w:autoSpaceDN w:val="0"/>
        <w:adjustRightInd w:val="0"/>
        <w:ind w:left="640" w:hanging="640"/>
        <w:rPr>
          <w:color w:val="000000" w:themeColor="text1"/>
        </w:rPr>
      </w:pPr>
      <w:ins w:id="307" w:author="Microsoft Office User" w:date="2017-12-18T14:57:00Z">
        <w:r>
          <w:rPr>
            <w:color w:val="000000" w:themeColor="text1"/>
          </w:rPr>
          <w:t xml:space="preserve">ADD FIGURE LEGENDS, TABLES AND FIGURES TO THIS DOCUMENT HERE AND IN THIS </w:t>
        </w:r>
        <w:commentRangeStart w:id="308"/>
        <w:r>
          <w:rPr>
            <w:color w:val="000000" w:themeColor="text1"/>
          </w:rPr>
          <w:t>ORDER</w:t>
        </w:r>
      </w:ins>
      <w:commentRangeEnd w:id="308"/>
      <w:ins w:id="309" w:author="Microsoft Office User" w:date="2017-12-18T14:58:00Z">
        <w:r>
          <w:rPr>
            <w:rStyle w:val="CommentReference"/>
          </w:rPr>
          <w:commentReference w:id="308"/>
        </w:r>
      </w:ins>
      <w:ins w:id="310" w:author="Microsoft Office User" w:date="2017-12-18T14:57:00Z">
        <w:r>
          <w:rPr>
            <w:color w:val="000000" w:themeColor="text1"/>
          </w:rPr>
          <w:t>!</w:t>
        </w:r>
      </w:ins>
    </w:p>
    <w:sectPr w:rsidR="00D26E2F" w:rsidRPr="006902F6" w:rsidSect="004D6412">
      <w:footerReference w:type="default" r:id="rId10"/>
      <w:pgSz w:w="12240" w:h="15840"/>
      <w:pgMar w:top="1440" w:right="1440" w:bottom="1440" w:left="1440" w:header="720" w:footer="720" w:gutter="0"/>
      <w:lnNumType w:countBy="1" w:restart="continuous"/>
      <w:cols w:space="720"/>
      <w:titlePg/>
      <w:docGrid w:linePitch="360"/>
      <w:sectPrChange w:id="311" w:author="Microsoft Office User" w:date="2017-12-18T15:01:00Z">
        <w:sectPr w:rsidR="00D26E2F" w:rsidRPr="006902F6" w:rsidSect="004D6412">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5" w:author="Microsoft Office User" w:date="2017-12-18T09:53:00Z" w:initials="Office">
    <w:p w14:paraId="5CB84A8D" w14:textId="2510E1A2" w:rsidR="00B950B0" w:rsidRDefault="00B950B0">
      <w:pPr>
        <w:pStyle w:val="CommentText"/>
      </w:pPr>
      <w:r>
        <w:rPr>
          <w:rStyle w:val="CommentReference"/>
        </w:rPr>
        <w:annotationRef/>
      </w:r>
      <w:r>
        <w:t>This is in response to the comment on novelty of findings also in discussion.</w:t>
      </w:r>
    </w:p>
  </w:comment>
  <w:comment w:id="125" w:author="Microsoft Office User" w:date="2017-12-18T09:54:00Z" w:initials="Office">
    <w:p w14:paraId="13ACD899" w14:textId="79952947" w:rsidR="00B950B0" w:rsidRDefault="00B950B0">
      <w:pPr>
        <w:pStyle w:val="CommentText"/>
      </w:pPr>
      <w:r>
        <w:rPr>
          <w:rStyle w:val="CommentReference"/>
        </w:rPr>
        <w:annotationRef/>
      </w:r>
      <w:r>
        <w:t>This is in response to the comment on why mice got sick/died</w:t>
      </w:r>
    </w:p>
  </w:comment>
  <w:comment w:id="128" w:author="Microsoft Office User" w:date="2017-12-18T09:54:00Z" w:initials="Office">
    <w:p w14:paraId="6A5D8A44" w14:textId="10DE0D3C" w:rsidR="00B950B0" w:rsidRDefault="00B950B0">
      <w:pPr>
        <w:pStyle w:val="CommentText"/>
      </w:pPr>
      <w:r>
        <w:rPr>
          <w:rStyle w:val="CommentReference"/>
        </w:rPr>
        <w:annotationRef/>
      </w:r>
      <w:r>
        <w:t>This is in response to the comment regarding control chow initial mouse weight</w:t>
      </w:r>
    </w:p>
  </w:comment>
  <w:comment w:id="234" w:author="Microsoft Office User" w:date="2017-12-18T09:55:00Z" w:initials="Office">
    <w:p w14:paraId="31AE5E5C" w14:textId="64E82EBA" w:rsidR="00B950B0" w:rsidRDefault="00B950B0">
      <w:pPr>
        <w:pStyle w:val="CommentText"/>
      </w:pPr>
      <w:r>
        <w:rPr>
          <w:rStyle w:val="CommentReference"/>
        </w:rPr>
        <w:annotationRef/>
      </w:r>
      <w:r>
        <w:t>This is in response to the comment on novelty of findings. Also in intro.</w:t>
      </w:r>
    </w:p>
  </w:comment>
  <w:comment w:id="308" w:author="Microsoft Office User" w:date="2017-12-18T14:58:00Z" w:initials="Office">
    <w:p w14:paraId="70B34C7F" w14:textId="43F27041" w:rsidR="00D26E2F" w:rsidRDefault="00D26E2F">
      <w:pPr>
        <w:pStyle w:val="CommentText"/>
      </w:pPr>
      <w:r>
        <w:rPr>
          <w:rStyle w:val="CommentReference"/>
        </w:rPr>
        <w:annotationRef/>
      </w:r>
      <w:r>
        <w:t>DO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B84A8D" w15:done="0"/>
  <w15:commentEx w15:paraId="13ACD899" w15:done="0"/>
  <w15:commentEx w15:paraId="6A5D8A44" w15:done="0"/>
  <w15:commentEx w15:paraId="31AE5E5C" w15:done="0"/>
  <w15:commentEx w15:paraId="70B34C7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275244" w14:textId="77777777" w:rsidR="00315DC8" w:rsidRDefault="00315DC8" w:rsidP="001975C6">
      <w:r>
        <w:separator/>
      </w:r>
    </w:p>
  </w:endnote>
  <w:endnote w:type="continuationSeparator" w:id="0">
    <w:p w14:paraId="149BC52F" w14:textId="77777777" w:rsidR="00315DC8" w:rsidRDefault="00315DC8"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4D6412">
      <w:rPr>
        <w:caps/>
        <w:noProof/>
        <w:color w:val="5B9BD5" w:themeColor="accent1"/>
      </w:rPr>
      <w:t>2</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A61CF2" w14:textId="77777777" w:rsidR="00315DC8" w:rsidRDefault="00315DC8" w:rsidP="001975C6">
      <w:r>
        <w:separator/>
      </w:r>
    </w:p>
  </w:footnote>
  <w:footnote w:type="continuationSeparator" w:id="0">
    <w:p w14:paraId="49BE2CF2" w14:textId="77777777" w:rsidR="00315DC8" w:rsidRDefault="00315DC8"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4B62"/>
    <w:rsid w:val="00065033"/>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B4D2E"/>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118"/>
    <w:rsid w:val="000E42FD"/>
    <w:rsid w:val="000E44CB"/>
    <w:rsid w:val="000E5562"/>
    <w:rsid w:val="000E64CC"/>
    <w:rsid w:val="000E6685"/>
    <w:rsid w:val="000E75DF"/>
    <w:rsid w:val="000E763C"/>
    <w:rsid w:val="000E77D8"/>
    <w:rsid w:val="000E7F56"/>
    <w:rsid w:val="000F1903"/>
    <w:rsid w:val="000F30D3"/>
    <w:rsid w:val="000F4220"/>
    <w:rsid w:val="000F5238"/>
    <w:rsid w:val="000F63EF"/>
    <w:rsid w:val="000F7863"/>
    <w:rsid w:val="0010143F"/>
    <w:rsid w:val="00101A0C"/>
    <w:rsid w:val="00102275"/>
    <w:rsid w:val="00102AE6"/>
    <w:rsid w:val="00102DFF"/>
    <w:rsid w:val="00103552"/>
    <w:rsid w:val="00103BCF"/>
    <w:rsid w:val="001052AC"/>
    <w:rsid w:val="001057DF"/>
    <w:rsid w:val="00105966"/>
    <w:rsid w:val="00105F63"/>
    <w:rsid w:val="00107E28"/>
    <w:rsid w:val="00110139"/>
    <w:rsid w:val="0011098A"/>
    <w:rsid w:val="00110C67"/>
    <w:rsid w:val="0011365C"/>
    <w:rsid w:val="001143CB"/>
    <w:rsid w:val="001145DE"/>
    <w:rsid w:val="00114910"/>
    <w:rsid w:val="001157A4"/>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0087"/>
    <w:rsid w:val="00161082"/>
    <w:rsid w:val="00163414"/>
    <w:rsid w:val="00163A9C"/>
    <w:rsid w:val="00166860"/>
    <w:rsid w:val="001669B6"/>
    <w:rsid w:val="0016700D"/>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4F13"/>
    <w:rsid w:val="001E535C"/>
    <w:rsid w:val="001E582E"/>
    <w:rsid w:val="001E5D86"/>
    <w:rsid w:val="001E667A"/>
    <w:rsid w:val="001E66B0"/>
    <w:rsid w:val="001E66C4"/>
    <w:rsid w:val="001F0B65"/>
    <w:rsid w:val="001F2A82"/>
    <w:rsid w:val="001F42E8"/>
    <w:rsid w:val="001F75D4"/>
    <w:rsid w:val="00200AAF"/>
    <w:rsid w:val="00204913"/>
    <w:rsid w:val="00204D48"/>
    <w:rsid w:val="0020558A"/>
    <w:rsid w:val="002057B8"/>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2D07"/>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724"/>
    <w:rsid w:val="00310CA2"/>
    <w:rsid w:val="00311654"/>
    <w:rsid w:val="00311E63"/>
    <w:rsid w:val="003120C9"/>
    <w:rsid w:val="00313C04"/>
    <w:rsid w:val="003141D4"/>
    <w:rsid w:val="003145E7"/>
    <w:rsid w:val="00314D54"/>
    <w:rsid w:val="00315DC8"/>
    <w:rsid w:val="00316763"/>
    <w:rsid w:val="00316F02"/>
    <w:rsid w:val="00320BFC"/>
    <w:rsid w:val="00321802"/>
    <w:rsid w:val="00322670"/>
    <w:rsid w:val="00324C25"/>
    <w:rsid w:val="00326112"/>
    <w:rsid w:val="003307A1"/>
    <w:rsid w:val="003316A2"/>
    <w:rsid w:val="003323CB"/>
    <w:rsid w:val="00334FF6"/>
    <w:rsid w:val="0033529C"/>
    <w:rsid w:val="003367C6"/>
    <w:rsid w:val="00337C3E"/>
    <w:rsid w:val="003413F3"/>
    <w:rsid w:val="00343149"/>
    <w:rsid w:val="0034365F"/>
    <w:rsid w:val="003440AC"/>
    <w:rsid w:val="00350610"/>
    <w:rsid w:val="00351E0C"/>
    <w:rsid w:val="003534BC"/>
    <w:rsid w:val="00354461"/>
    <w:rsid w:val="00354C68"/>
    <w:rsid w:val="00354D4B"/>
    <w:rsid w:val="003563CC"/>
    <w:rsid w:val="00360BF1"/>
    <w:rsid w:val="00362D96"/>
    <w:rsid w:val="00363097"/>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BA2"/>
    <w:rsid w:val="003C1125"/>
    <w:rsid w:val="003C185A"/>
    <w:rsid w:val="003C1FD2"/>
    <w:rsid w:val="003C41CC"/>
    <w:rsid w:val="003C5F1C"/>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3442"/>
    <w:rsid w:val="00404C1E"/>
    <w:rsid w:val="00405122"/>
    <w:rsid w:val="00411AF4"/>
    <w:rsid w:val="004124D5"/>
    <w:rsid w:val="00415832"/>
    <w:rsid w:val="00416AD8"/>
    <w:rsid w:val="004205E6"/>
    <w:rsid w:val="00420BAA"/>
    <w:rsid w:val="0042409F"/>
    <w:rsid w:val="004255D4"/>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988"/>
    <w:rsid w:val="00542DA7"/>
    <w:rsid w:val="0054368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801D2"/>
    <w:rsid w:val="0058035C"/>
    <w:rsid w:val="005806D6"/>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526D2"/>
    <w:rsid w:val="006531C6"/>
    <w:rsid w:val="00656284"/>
    <w:rsid w:val="00656421"/>
    <w:rsid w:val="0065666C"/>
    <w:rsid w:val="00663180"/>
    <w:rsid w:val="0066427F"/>
    <w:rsid w:val="00671F00"/>
    <w:rsid w:val="00672D5C"/>
    <w:rsid w:val="00673DD9"/>
    <w:rsid w:val="0067415E"/>
    <w:rsid w:val="00676F9B"/>
    <w:rsid w:val="006823E6"/>
    <w:rsid w:val="0068334D"/>
    <w:rsid w:val="00683BA7"/>
    <w:rsid w:val="00685010"/>
    <w:rsid w:val="00685ED5"/>
    <w:rsid w:val="006860F0"/>
    <w:rsid w:val="006876BF"/>
    <w:rsid w:val="00687875"/>
    <w:rsid w:val="006902F6"/>
    <w:rsid w:val="00692412"/>
    <w:rsid w:val="00695B7E"/>
    <w:rsid w:val="00697E30"/>
    <w:rsid w:val="006A09C3"/>
    <w:rsid w:val="006A1504"/>
    <w:rsid w:val="006A22A1"/>
    <w:rsid w:val="006A25B6"/>
    <w:rsid w:val="006A475E"/>
    <w:rsid w:val="006A60BA"/>
    <w:rsid w:val="006B18E4"/>
    <w:rsid w:val="006B237B"/>
    <w:rsid w:val="006B351B"/>
    <w:rsid w:val="006B4227"/>
    <w:rsid w:val="006C0BFE"/>
    <w:rsid w:val="006C62DC"/>
    <w:rsid w:val="006C65B9"/>
    <w:rsid w:val="006D0678"/>
    <w:rsid w:val="006D0CBA"/>
    <w:rsid w:val="006D3C53"/>
    <w:rsid w:val="006D6C47"/>
    <w:rsid w:val="006E12A6"/>
    <w:rsid w:val="006E2EF1"/>
    <w:rsid w:val="006E32B3"/>
    <w:rsid w:val="006E32EE"/>
    <w:rsid w:val="006E4062"/>
    <w:rsid w:val="006E4F40"/>
    <w:rsid w:val="006E5872"/>
    <w:rsid w:val="006E71BA"/>
    <w:rsid w:val="006F1F4C"/>
    <w:rsid w:val="006F2C91"/>
    <w:rsid w:val="006F5ADF"/>
    <w:rsid w:val="006F6BBD"/>
    <w:rsid w:val="00701AA5"/>
    <w:rsid w:val="00702390"/>
    <w:rsid w:val="0070286A"/>
    <w:rsid w:val="00702B59"/>
    <w:rsid w:val="00703169"/>
    <w:rsid w:val="0070396E"/>
    <w:rsid w:val="00706144"/>
    <w:rsid w:val="00706726"/>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6FD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AA3"/>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70EE"/>
    <w:rsid w:val="008D3DC3"/>
    <w:rsid w:val="008D4D8A"/>
    <w:rsid w:val="008D6B15"/>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899"/>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CF3"/>
    <w:rsid w:val="0097462F"/>
    <w:rsid w:val="0097543D"/>
    <w:rsid w:val="00976FAB"/>
    <w:rsid w:val="0097704B"/>
    <w:rsid w:val="0097721A"/>
    <w:rsid w:val="009774BB"/>
    <w:rsid w:val="00980A1E"/>
    <w:rsid w:val="009824F7"/>
    <w:rsid w:val="00982B9A"/>
    <w:rsid w:val="0098301F"/>
    <w:rsid w:val="009846E2"/>
    <w:rsid w:val="00990237"/>
    <w:rsid w:val="00990F5E"/>
    <w:rsid w:val="00993BF0"/>
    <w:rsid w:val="009945E1"/>
    <w:rsid w:val="00995D4C"/>
    <w:rsid w:val="009975FB"/>
    <w:rsid w:val="009A2D69"/>
    <w:rsid w:val="009B1258"/>
    <w:rsid w:val="009B18AB"/>
    <w:rsid w:val="009B558D"/>
    <w:rsid w:val="009B5F06"/>
    <w:rsid w:val="009B68DF"/>
    <w:rsid w:val="009B6BCE"/>
    <w:rsid w:val="009C06B4"/>
    <w:rsid w:val="009C0FE5"/>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542F"/>
    <w:rsid w:val="009E5B00"/>
    <w:rsid w:val="009F020A"/>
    <w:rsid w:val="009F043D"/>
    <w:rsid w:val="009F155F"/>
    <w:rsid w:val="009F238C"/>
    <w:rsid w:val="009F2BCD"/>
    <w:rsid w:val="009F4B82"/>
    <w:rsid w:val="009F7868"/>
    <w:rsid w:val="009F7DBE"/>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46DE"/>
    <w:rsid w:val="00A41E22"/>
    <w:rsid w:val="00A42C45"/>
    <w:rsid w:val="00A43963"/>
    <w:rsid w:val="00A43B68"/>
    <w:rsid w:val="00A4746A"/>
    <w:rsid w:val="00A512EC"/>
    <w:rsid w:val="00A51C76"/>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F60"/>
    <w:rsid w:val="00A86FD2"/>
    <w:rsid w:val="00A8754F"/>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50B0"/>
    <w:rsid w:val="00B96AB4"/>
    <w:rsid w:val="00B96BDB"/>
    <w:rsid w:val="00B97DA4"/>
    <w:rsid w:val="00B97F07"/>
    <w:rsid w:val="00B97F49"/>
    <w:rsid w:val="00BA0F2F"/>
    <w:rsid w:val="00BA1028"/>
    <w:rsid w:val="00BA16F5"/>
    <w:rsid w:val="00BA2136"/>
    <w:rsid w:val="00BA5577"/>
    <w:rsid w:val="00BA670F"/>
    <w:rsid w:val="00BA711D"/>
    <w:rsid w:val="00BA7708"/>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2C0"/>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6432"/>
    <w:rsid w:val="00D6661E"/>
    <w:rsid w:val="00D66D30"/>
    <w:rsid w:val="00D66F6A"/>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07F2"/>
    <w:rsid w:val="00DD31CE"/>
    <w:rsid w:val="00DD385B"/>
    <w:rsid w:val="00DD413F"/>
    <w:rsid w:val="00DD4CD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92E"/>
    <w:rsid w:val="00E07B80"/>
    <w:rsid w:val="00E108C4"/>
    <w:rsid w:val="00E12123"/>
    <w:rsid w:val="00E13216"/>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4166F"/>
    <w:rsid w:val="00E50061"/>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55B9"/>
    <w:rsid w:val="00EC5E9F"/>
    <w:rsid w:val="00EC71DC"/>
    <w:rsid w:val="00ED0721"/>
    <w:rsid w:val="00ED107C"/>
    <w:rsid w:val="00ED3AC5"/>
    <w:rsid w:val="00ED441B"/>
    <w:rsid w:val="00ED5214"/>
    <w:rsid w:val="00ED573D"/>
    <w:rsid w:val="00ED5C81"/>
    <w:rsid w:val="00ED6F6A"/>
    <w:rsid w:val="00EE1127"/>
    <w:rsid w:val="00EE1777"/>
    <w:rsid w:val="00EE3BB3"/>
    <w:rsid w:val="00EE4830"/>
    <w:rsid w:val="00EE515D"/>
    <w:rsid w:val="00EE73D6"/>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64E7"/>
    <w:rsid w:val="00F16CB5"/>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36B7"/>
    <w:rsid w:val="00FD4A44"/>
    <w:rsid w:val="00FD562C"/>
    <w:rsid w:val="00FD7752"/>
    <w:rsid w:val="00FE028B"/>
    <w:rsid w:val="00FE0DD0"/>
    <w:rsid w:val="00FE0E01"/>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9BD889-F1E8-D043-8F0E-5579F7DEEC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4</TotalTime>
  <Pages>25</Pages>
  <Words>29938</Words>
  <Characters>170649</Characters>
  <Application>Microsoft Macintosh Word</Application>
  <DocSecurity>0</DocSecurity>
  <Lines>1422</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1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317</cp:revision>
  <dcterms:created xsi:type="dcterms:W3CDTF">2017-08-21T12:00:00Z</dcterms:created>
  <dcterms:modified xsi:type="dcterms:W3CDTF">2017-12-18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endocrinology</vt:lpwstr>
  </property>
  <property fmtid="{D5CDD505-2E9C-101B-9397-08002B2CF9AE}" pid="13" name="Mendeley Recent Style Name 4_1">
    <vt:lpwstr>Journal of Endocrinology</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journal-of-endocrinology</vt:lpwstr>
  </property>
</Properties>
</file>